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commentRangeStart w:id="60"/>
      <w:commentRangeStart w:id="61"/>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commentRangeEnd w:id="60"/>
      <w:r w:rsidR="00AE23D6">
        <w:rPr>
          <w:rStyle w:val="CommentReference"/>
        </w:rPr>
        <w:commentReference w:id="60"/>
      </w:r>
      <w:commentRangeEnd w:id="61"/>
      <w:r w:rsidR="00344D98">
        <w:rPr>
          <w:rStyle w:val="CommentReference"/>
        </w:rPr>
        <w:commentReference w:id="61"/>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4B1CC122" w14:textId="4BEBAD99" w:rsidR="00D52F03" w:rsidRDefault="009644B0" w:rsidP="009644B0">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A60782">
        <w:rPr>
          <w:b/>
          <w:noProof/>
        </w:rPr>
        <w:t>1</w:t>
      </w:r>
      <w:r w:rsidR="008A2D0E" w:rsidRPr="00BA57ED">
        <w:rPr>
          <w:b/>
        </w:rPr>
        <w:fldChar w:fldCharType="end"/>
      </w:r>
      <w:r w:rsidR="008A2D0E">
        <w:t xml:space="preserve"> </w:t>
      </w:r>
      <w:r w:rsidR="009644B0">
        <w:t>Contoh Pengendalian Akses</w:t>
      </w:r>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A60782">
        <w:rPr>
          <w:b/>
          <w:noProof/>
        </w:rPr>
        <w:t>2</w:t>
      </w:r>
      <w:r w:rsidRPr="00D24070">
        <w:rPr>
          <w:b/>
        </w:rPr>
        <w:fldChar w:fldCharType="end"/>
      </w:r>
      <w:r>
        <w:t xml:space="preserve"> </w:t>
      </w:r>
      <w:r w:rsidRPr="00D24070">
        <w:t>Arsitektur Sistem IoT</w:t>
      </w:r>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2E4FC0">
      <w:pPr>
        <w:pStyle w:val="ListParagraph"/>
        <w:numPr>
          <w:ilvl w:val="1"/>
          <w:numId w:val="18"/>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2E4FC0">
      <w:pPr>
        <w:pStyle w:val="ListParagraph"/>
        <w:numPr>
          <w:ilvl w:val="1"/>
          <w:numId w:val="18"/>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2E4FC0">
      <w:pPr>
        <w:pStyle w:val="ListParagraph"/>
        <w:numPr>
          <w:ilvl w:val="1"/>
          <w:numId w:val="18"/>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2E4FC0">
      <w:pPr>
        <w:pStyle w:val="ListParagraph"/>
        <w:numPr>
          <w:ilvl w:val="1"/>
          <w:numId w:val="18"/>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2E4FC0">
      <w:pPr>
        <w:pStyle w:val="ListParagraph"/>
        <w:numPr>
          <w:ilvl w:val="1"/>
          <w:numId w:val="18"/>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r w:rsidRPr="00BF2E01">
        <w:rPr>
          <w:i/>
        </w:rPr>
        <w:t>Database</w:t>
      </w:r>
      <w:r w:rsidR="00D24DDB">
        <w:t xml:space="preserve"> MySQL</w:t>
      </w:r>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A60782">
        <w:rPr>
          <w:b/>
          <w:noProof/>
        </w:rPr>
        <w:t>3</w:t>
      </w:r>
      <w:r w:rsidRPr="000E1284">
        <w:rPr>
          <w:b/>
        </w:rPr>
        <w:fldChar w:fldCharType="end"/>
      </w:r>
      <w:r w:rsidRPr="000E1284">
        <w:t xml:space="preserve"> Struktur Tabel MySQL</w:t>
      </w:r>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r w:rsidRPr="002C26CD">
        <w:rPr>
          <w:i/>
        </w:rPr>
        <w:t>Virtual Private Server</w:t>
      </w:r>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A60782">
        <w:rPr>
          <w:b/>
          <w:noProof/>
        </w:rPr>
        <w:t>4</w:t>
      </w:r>
      <w:r w:rsidRPr="008E1276">
        <w:rPr>
          <w:b/>
        </w:rPr>
        <w:fldChar w:fldCharType="end"/>
      </w:r>
      <w:r>
        <w:t xml:space="preserve"> Perbedaan Server Tradisional dan Virtual</w:t>
      </w:r>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r>
        <w:t>Sistem Operasi Ubuntu</w:t>
      </w:r>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16">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A60782">
        <w:rPr>
          <w:b/>
          <w:noProof/>
        </w:rPr>
        <w:t>5</w:t>
      </w:r>
      <w:r w:rsidRPr="008E5A12">
        <w:rPr>
          <w:b/>
        </w:rPr>
        <w:fldChar w:fldCharType="end"/>
      </w:r>
      <w:r>
        <w:t xml:space="preserve"> Contoh Konfigurasi Firewall Ubuntu</w:t>
      </w:r>
    </w:p>
    <w:p w14:paraId="7C062863" w14:textId="77777777" w:rsidR="008E5A12" w:rsidRDefault="008E5A12" w:rsidP="008E5A12">
      <w:pPr>
        <w:pStyle w:val="LabelGambar"/>
      </w:pPr>
    </w:p>
    <w:p w14:paraId="0DED15CD" w14:textId="5F9B8A3A"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A60782">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17">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Pr="00A60782">
        <w:rPr>
          <w:b/>
          <w:noProof/>
        </w:rPr>
        <w:t>6</w:t>
      </w:r>
      <w:r w:rsidRPr="00A60782">
        <w:rPr>
          <w:b/>
        </w:rPr>
        <w:fldChar w:fldCharType="end"/>
      </w:r>
      <w:r>
        <w:t xml:space="preserve"> Contoh Konfigurasi Cronjob</w:t>
      </w:r>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r w:rsidRPr="000E621B">
        <w:lastRenderedPageBreak/>
        <w:t>Nginx</w:t>
      </w:r>
    </w:p>
    <w:p w14:paraId="78145B5A" w14:textId="7F5DB01E"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A60782">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A60782">
        <w:rPr>
          <w:b/>
          <w:noProof/>
        </w:rPr>
        <w:t>7</w:t>
      </w:r>
      <w:r w:rsidRPr="002946A5">
        <w:rPr>
          <w:b/>
        </w:rPr>
        <w:fldChar w:fldCharType="end"/>
      </w:r>
      <w:r>
        <w:t xml:space="preserve"> Virtual Host pada Nginx</w:t>
      </w:r>
    </w:p>
    <w:p w14:paraId="0C2DE373" w14:textId="77777777" w:rsidR="002946A5" w:rsidRDefault="002946A5" w:rsidP="002946A5">
      <w:pPr>
        <w:pStyle w:val="LabelGambar"/>
      </w:pPr>
    </w:p>
    <w:p w14:paraId="1FB3EB3C" w14:textId="65C9D1CB"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A60782">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r w:rsidRPr="007C663D">
        <w:rPr>
          <w:i/>
        </w:rPr>
        <w:t>Application Programming Interface</w:t>
      </w:r>
    </w:p>
    <w:p w14:paraId="12C09C2A" w14:textId="6D293A5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A60782">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4]"},"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A60782">
        <w:rPr>
          <w:b/>
          <w:noProof/>
        </w:rPr>
        <w:t>8</w:t>
      </w:r>
      <w:r w:rsidRPr="003E0F66">
        <w:rPr>
          <w:b/>
        </w:rPr>
        <w:fldChar w:fldCharType="end"/>
      </w:r>
      <w:r>
        <w:t xml:space="preserve"> Cara Kerja API</w:t>
      </w:r>
    </w:p>
    <w:p w14:paraId="63870B75" w14:textId="77777777" w:rsidR="003E0F66" w:rsidRDefault="003E0F66" w:rsidP="003E0F66">
      <w:pPr>
        <w:pStyle w:val="LabelGambar"/>
      </w:pPr>
    </w:p>
    <w:p w14:paraId="518DB905" w14:textId="40F0EFEA"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5708AE3A"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r w:rsidRPr="00B70AAC">
        <w:rPr>
          <w:i/>
        </w:rPr>
        <w:t>Framework</w:t>
      </w:r>
      <w:r>
        <w:t xml:space="preserve"> </w:t>
      </w:r>
      <w:r w:rsidR="00EC2C3C">
        <w:t>Laravel</w:t>
      </w:r>
      <w:r w:rsidR="00E83BDC">
        <w:t xml:space="preserve"> </w:t>
      </w:r>
    </w:p>
    <w:p w14:paraId="1949FCB3" w14:textId="1656F49F"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5A78334A"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A60782">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7]"},"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A60782">
        <w:rPr>
          <w:b/>
          <w:noProof/>
        </w:rPr>
        <w:t>9</w:t>
      </w:r>
      <w:r w:rsidRPr="00253E97">
        <w:rPr>
          <w:b/>
        </w:rPr>
        <w:fldChar w:fldCharType="end"/>
      </w:r>
      <w:r>
        <w:t xml:space="preserve"> Konsep MVC pada Laravel</w:t>
      </w:r>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38767E">
      <w:pPr>
        <w:pStyle w:val="ListParagraph"/>
        <w:numPr>
          <w:ilvl w:val="0"/>
          <w:numId w:val="39"/>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38767E">
      <w:pPr>
        <w:pStyle w:val="ListParagraph"/>
        <w:numPr>
          <w:ilvl w:val="0"/>
          <w:numId w:val="39"/>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38767E">
      <w:pPr>
        <w:pStyle w:val="ListParagraph"/>
        <w:numPr>
          <w:ilvl w:val="0"/>
          <w:numId w:val="39"/>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r>
        <w:rPr>
          <w:i/>
        </w:rPr>
        <w:t xml:space="preserve">Pusher </w:t>
      </w:r>
      <w:r w:rsidR="00EC2C3C" w:rsidRPr="003071F6">
        <w:rPr>
          <w:i/>
        </w:rPr>
        <w:t>Web</w:t>
      </w:r>
      <w:r w:rsidR="00CC0A39">
        <w:t>s</w:t>
      </w:r>
      <w:r w:rsidR="00EC2C3C" w:rsidRPr="003071F6">
        <w:rPr>
          <w:i/>
        </w:rPr>
        <w:t>ocket</w:t>
      </w:r>
    </w:p>
    <w:p w14:paraId="208D906D" w14:textId="1E9D42C6"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A60782">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8]"},"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A60782">
        <w:rPr>
          <w:b/>
          <w:noProof/>
        </w:rPr>
        <w:t>10</w:t>
      </w:r>
      <w:r w:rsidRPr="00797057">
        <w:rPr>
          <w:b/>
        </w:rPr>
        <w:fldChar w:fldCharType="end"/>
      </w:r>
      <w:r>
        <w:t xml:space="preserve"> Diagram Pusher Channel</w:t>
      </w: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5BE9">
      <w:pPr>
        <w:pStyle w:val="ListParagraph"/>
        <w:numPr>
          <w:ilvl w:val="1"/>
          <w:numId w:val="48"/>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5BE9">
      <w:pPr>
        <w:pStyle w:val="ListParagraph"/>
        <w:numPr>
          <w:ilvl w:val="1"/>
          <w:numId w:val="48"/>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5BE9">
      <w:pPr>
        <w:pStyle w:val="ListParagraph"/>
        <w:numPr>
          <w:ilvl w:val="1"/>
          <w:numId w:val="48"/>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r>
        <w:lastRenderedPageBreak/>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5B4736">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22"/>
          <w:footerReference w:type="default" r:id="rId23"/>
          <w:headerReference w:type="first" r:id="rId24"/>
          <w:footerReference w:type="first" r:id="rId25"/>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2" w:name="_Toc106612730"/>
      <w:bookmarkStart w:id="63" w:name="_Toc133353429"/>
      <w:bookmarkStart w:id="64" w:name="_Toc133873628"/>
      <w:r w:rsidRPr="00DB30C7">
        <w:lastRenderedPageBreak/>
        <w:t>BAB III</w:t>
      </w:r>
      <w:bookmarkEnd w:id="62"/>
      <w:bookmarkEnd w:id="63"/>
      <w:bookmarkEnd w:id="64"/>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51854B5C" w14:textId="77777777" w:rsidR="006B1176" w:rsidRDefault="006B1176" w:rsidP="006B1176">
      <w:pPr>
        <w:ind w:firstLine="720"/>
      </w:pPr>
      <w:r w:rsidRPr="006B1176">
        <w:t>Dal</w:t>
      </w:r>
      <w:r>
        <w:t xml:space="preserve">am perancangan tugas akhir ini menggunakan </w:t>
      </w:r>
      <w:r w:rsidRPr="006B1176">
        <w:t xml:space="preserve">pendekatan waterfall dengan pertimbangan yang matang. Metode waterfall memberikan struktur dan ketertiban yang sangat diperlukan dalam pengembangan proyek ini. Setiap tahapan akan dilaksanakan secara berurutan sesuai dengan gambar x.x yang telah dirancang sebelumnya. </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26">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486725B7" w14:textId="77777777" w:rsidR="006B1176" w:rsidRDefault="006B1176" w:rsidP="006B1176"/>
    <w:p w14:paraId="21B7AF9F" w14:textId="01A8EBB5" w:rsidR="006B1176" w:rsidRDefault="006B1176" w:rsidP="006B1176">
      <w:r w:rsidRPr="006B1176">
        <w:t>Keputusan ini diambil karena proyek tugas akhir ini memiliki batasan waktu yang jelas dan persyaratan yang sudah ditetapkan dengan baik. Dengan menggunakan metode waterfall, dapat mem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aterfall menjadi pilihan yang tepat untuk memastikan keberhasilan dan kualitas dari tugas akhir ini.</w:t>
      </w:r>
    </w:p>
    <w:p w14:paraId="693B3197" w14:textId="381EC8B4" w:rsidR="00721EA2" w:rsidRDefault="00721EA2" w:rsidP="003B7BBF">
      <w:pPr>
        <w:jc w:val="center"/>
      </w:pPr>
    </w:p>
    <w:p w14:paraId="18DAD440" w14:textId="77777777" w:rsidR="00BD3896" w:rsidRDefault="00BD3896" w:rsidP="003B7BBF">
      <w:pPr>
        <w:jc w:val="center"/>
      </w:pPr>
    </w:p>
    <w:p w14:paraId="24CA2690" w14:textId="7A362452" w:rsidR="004071C0" w:rsidRDefault="004071C0" w:rsidP="00882CBA">
      <w:pPr>
        <w:pStyle w:val="SubBabIIII"/>
        <w:ind w:left="709" w:hanging="709"/>
      </w:pPr>
      <w:r>
        <w:t>Perencanaan</w:t>
      </w:r>
    </w:p>
    <w:p w14:paraId="3BDD89EA" w14:textId="5B38BE68" w:rsidR="00084827" w:rsidRDefault="00AB6694" w:rsidP="00AB6694">
      <w:pPr>
        <w:ind w:firstLine="709"/>
      </w:pPr>
      <w:r>
        <w:t>Pada tahap perencanaan dilakukan pengumpuna informasi mengenai tujuan serta batasan-batasan proyek yang harus terpenuhi. Pada tahap perencanaan juga mendefinisikan beberapa fungsional primer dan sekunder pada rancangan sistem untuk dikembangkan lebih lanjut.</w:t>
      </w:r>
    </w:p>
    <w:p w14:paraId="20C907B0" w14:textId="77777777" w:rsidR="00AB6694" w:rsidRDefault="00AB6694" w:rsidP="00AB6694">
      <w:pPr>
        <w:ind w:firstLine="709"/>
      </w:pPr>
    </w:p>
    <w:p w14:paraId="2209402D" w14:textId="6AA8C286" w:rsidR="003B7BBF" w:rsidRDefault="003B7BBF" w:rsidP="00882CBA">
      <w:pPr>
        <w:pStyle w:val="SubBabIIII"/>
        <w:ind w:left="709" w:hanging="709"/>
      </w:pPr>
      <w:r>
        <w:t>Analisa</w:t>
      </w:r>
    </w:p>
    <w:p w14:paraId="32468B07" w14:textId="425D67D3" w:rsidR="00C36D2B" w:rsidRDefault="003C058B" w:rsidP="003C058B">
      <w:pPr>
        <w:ind w:firstLine="709"/>
      </w:pPr>
      <w:r>
        <w:t xml:space="preserve">Pada tahap analisa dilakukan studi lieratur mengenai tujuan dan batasan-batasan proyek serta melakukan pengumpulan informasi mengenai sistem yang akan dibuat dengan melihat dan mempelajari penelitian/perancangan terdahulu. </w:t>
      </w:r>
      <w:r w:rsidR="00C36D2B">
        <w:t xml:space="preserve">Analisa dilakukan bersama </w:t>
      </w:r>
      <w:r w:rsidR="000858EC">
        <w:t>kelompok</w:t>
      </w:r>
      <w:r w:rsidR="00C36D2B">
        <w:t xml:space="preserve"> dengan </w:t>
      </w:r>
      <w:r w:rsidR="00811DB6">
        <w:t>melakukan penelusuran pu</w:t>
      </w:r>
      <w:r w:rsidR="000A5C72">
        <w:t>staka serta referensi yang relev</w:t>
      </w:r>
      <w:r w:rsidR="00811DB6">
        <w:t xml:space="preserve">an dan disertai dengan </w:t>
      </w:r>
      <w:r w:rsidR="00C36D2B">
        <w:t>diskusi sehingga menghasilkan 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4AE2EB3B" w:rsidR="0087718F" w:rsidRDefault="000858EC" w:rsidP="0087718F">
      <w:pPr>
        <w:ind w:firstLine="709"/>
      </w:pPr>
      <w:r>
        <w:t xml:space="preserve">Implementasi menggunakan </w:t>
      </w:r>
      <w:r w:rsidR="0087718F">
        <w:t>bahasa pemrograman PHP dengan menggunakan framework Laravel. Laravel mempunyai karakteristik RAD atau Rapid Application Development sehi</w:t>
      </w:r>
      <w:r w:rsidR="00AA375F">
        <w:t>ngga</w:t>
      </w:r>
      <w:r w:rsidR="0087718F">
        <w:t xml:space="preserve"> implementasi dapat dilaksanakan </w:t>
      </w:r>
      <w:r w:rsidR="0087718F">
        <w:lastRenderedPageBreak/>
        <w:t>dengan cepat dan efisien</w:t>
      </w:r>
      <w:r w:rsidR="00CB4A50">
        <w:t>, Laravel juga menyediakan komponen-komponen yang akan digunakan didalam sistem seperti autentikasi, antrian, notifikasi pesan, websocket, dan lain sebagainaya sehingga</w:t>
      </w:r>
      <w:r>
        <w:t xml:space="preserve"> </w:t>
      </w:r>
      <w:r w:rsidR="00CB4A50">
        <w:t>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4E5C161D" w14:textId="77777777" w:rsidR="000154D4" w:rsidRDefault="000154D4" w:rsidP="00CB4A50">
      <w:pPr>
        <w:ind w:firstLine="709"/>
      </w:pPr>
    </w:p>
    <w:p w14:paraId="77CBBFA5" w14:textId="0429B046" w:rsidR="003B7BBF" w:rsidRDefault="000154D4" w:rsidP="00882CBA">
      <w:pPr>
        <w:pStyle w:val="SubBabIIII"/>
        <w:ind w:left="709" w:hanging="709"/>
      </w:pPr>
      <w:r>
        <w:t>Pengiriman</w:t>
      </w:r>
    </w:p>
    <w:p w14:paraId="1C5E420D" w14:textId="3BFDC00D" w:rsidR="00C17363" w:rsidRDefault="00C17363" w:rsidP="00C17363">
      <w:pPr>
        <w:ind w:firstLine="709"/>
      </w:pPr>
      <w:r>
        <w:t xml:space="preserve">Pada tahap </w:t>
      </w:r>
      <w:r w:rsidR="006E2929">
        <w:t>pengiriman,</w:t>
      </w:r>
      <w:r>
        <w:t xml:space="preserve"> aplikasi yang sudah selesai dilakukan pengujian dan dinyatakan lolos uji selanjutkan akan dipasang atau diinstall pada server. Pada proses deployment juga akan dilakukan pemasangan aplikasi tambahan seperti basis data, penjadwalan, firewall, dan lain sebagainya.</w:t>
      </w:r>
      <w:r w:rsidR="004A6382">
        <w:t xml:space="preserve"> Pada tahap ini sistem yang sudah dibuat dap</w:t>
      </w:r>
      <w:r w:rsidR="006F2F9B">
        <w:t>at digunakan oleh pengguna umum.</w:t>
      </w:r>
    </w:p>
    <w:p w14:paraId="498398C9" w14:textId="77777777" w:rsidR="00C17363" w:rsidRDefault="00C17363" w:rsidP="00C17363">
      <w:pPr>
        <w:ind w:firstLine="709"/>
      </w:pPr>
    </w:p>
    <w:p w14:paraId="6A793044" w14:textId="7BFA02EE" w:rsidR="003B7BBF" w:rsidRDefault="000154D4" w:rsidP="00882CBA">
      <w:pPr>
        <w:pStyle w:val="SubBabIIII"/>
        <w:ind w:left="709" w:hanging="709"/>
      </w:pPr>
      <w:r>
        <w:t>Pemeliharaan</w:t>
      </w:r>
    </w:p>
    <w:p w14:paraId="1FD6B500" w14:textId="79740B3B" w:rsidR="003B7BBF" w:rsidRDefault="00C17363" w:rsidP="00C17363">
      <w:pPr>
        <w:ind w:firstLine="709"/>
      </w:pPr>
      <w:r>
        <w:t xml:space="preserve">Pada tahap </w:t>
      </w:r>
      <w:r w:rsidR="006E2929">
        <w:t>pemeliharaan</w:t>
      </w:r>
      <w:r>
        <w:t xml:space="preserv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0FB90CE7" w:rsidR="00D50C20" w:rsidRDefault="00D50C20" w:rsidP="00D50C20">
      <w:pPr>
        <w:ind w:firstLine="720"/>
      </w:pPr>
      <w:r>
        <w:lastRenderedPageBreak/>
        <w:t xml:space="preserve">Berdasarkan penelitian </w:t>
      </w:r>
      <w:r>
        <w:fldChar w:fldCharType="begin" w:fldLock="1"/>
      </w:r>
      <w:r w:rsidR="00A60782">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19]"},"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commentRangeStart w:id="65"/>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lastRenderedPageBreak/>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6531C3"/>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lastRenderedPageBreak/>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1765578" w14:textId="77777777" w:rsidR="002B46A3" w:rsidRDefault="002B46A3" w:rsidP="00EF4A6D"/>
    <w:p w14:paraId="23F3CB8D" w14:textId="6273F62B" w:rsidR="006B6B5B" w:rsidRDefault="006B6B5B" w:rsidP="006B6B5B">
      <w:r>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6531C3"/>
    <w:p w14:paraId="689E586B" w14:textId="0F180313" w:rsidR="00D9406A" w:rsidRDefault="00D9406A" w:rsidP="00AA0B7A">
      <w:pPr>
        <w:pStyle w:val="SubBabIIIII"/>
        <w:ind w:left="709" w:hanging="709"/>
      </w:pPr>
      <w:r>
        <w:lastRenderedPageBreak/>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lastRenderedPageBreak/>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6531C3"/>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5970C8DA" w14:textId="77777777" w:rsidR="006F1CCE" w:rsidRDefault="006F1CCE" w:rsidP="00491858"/>
    <w:p w14:paraId="23301E24" w14:textId="3677A457" w:rsidR="00491858" w:rsidRDefault="00491858" w:rsidP="00491858">
      <w:r>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6531C3"/>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bookmarkStart w:id="66" w:name="_GoBack"/>
      <w:r>
        <w:rPr>
          <w:noProof/>
          <w:lang w:val="en-US"/>
        </w:rPr>
        <w:lastRenderedPageBreak/>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bookmarkEnd w:id="66"/>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lastRenderedPageBreak/>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commentRangeEnd w:id="65"/>
      <w:r w:rsidR="00AE23D6">
        <w:rPr>
          <w:rStyle w:val="CommentReference"/>
        </w:rPr>
        <w:commentReference w:id="65"/>
      </w:r>
    </w:p>
    <w:p w14:paraId="0E19BB9A" w14:textId="77777777" w:rsidR="00D558EC" w:rsidRDefault="00D558EC" w:rsidP="00381A75">
      <w:pPr>
        <w:ind w:firstLine="720"/>
      </w:pPr>
    </w:p>
    <w:p w14:paraId="5797238E" w14:textId="6AA2A668" w:rsidR="004B7EBA" w:rsidRDefault="00E23BDE" w:rsidP="009338D0">
      <w:pPr>
        <w:pStyle w:val="SubBabIII"/>
        <w:ind w:hanging="720"/>
      </w:pPr>
      <w:r>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 xml:space="preserve">bagian yang membutuhkan </w:t>
      </w:r>
      <w:r w:rsidR="00702B11">
        <w:lastRenderedPageBreak/>
        <w:t>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28">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926D56" w:rsidRPr="005A0ABA" w14:paraId="72243D1C" w14:textId="77777777" w:rsidTr="0075481F">
        <w:trPr>
          <w:trHeight w:val="600"/>
        </w:trPr>
        <w:tc>
          <w:tcPr>
            <w:tcW w:w="851" w:type="dxa"/>
            <w:shd w:val="clear" w:color="auto" w:fill="auto"/>
          </w:tcPr>
          <w:p w14:paraId="43C0F0DE" w14:textId="7349450B"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GET</w:t>
            </w:r>
          </w:p>
        </w:tc>
        <w:tc>
          <w:tcPr>
            <w:tcW w:w="2790" w:type="dxa"/>
            <w:shd w:val="clear" w:color="auto" w:fill="auto"/>
          </w:tcPr>
          <w:p w14:paraId="5BE5609E" w14:textId="318EC7C7"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api/my-history</w:t>
            </w:r>
          </w:p>
        </w:tc>
        <w:tc>
          <w:tcPr>
            <w:tcW w:w="1134" w:type="dxa"/>
            <w:shd w:val="clear" w:color="auto" w:fill="auto"/>
          </w:tcPr>
          <w:p w14:paraId="09B883CA" w14:textId="22A72920"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Sanctum, verified</w:t>
            </w:r>
          </w:p>
        </w:tc>
        <w:tc>
          <w:tcPr>
            <w:tcW w:w="3163" w:type="dxa"/>
            <w:shd w:val="clear" w:color="auto" w:fill="auto"/>
          </w:tcPr>
          <w:p w14:paraId="06A48F90" w14:textId="4E9A2F9C"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mengambil daftar riwayat akses</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ambahkan perangkat kunci 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0108614D" w:rsidR="0075481F" w:rsidRDefault="006047CA" w:rsidP="00E469BE">
      <w:pPr>
        <w:ind w:firstLine="720"/>
      </w:pPr>
      <w:r>
        <w:t>Dapat dilihat pada tabel x.x diatas, API terbagi menjadi 2 bagian yang ditandai dengan prefix “/api” dan “/door”. Prefix “/api” merupakan endpoint A</w:t>
      </w:r>
      <w:r w:rsidR="000858EC">
        <w:t>PI yang khusus ditujukan untuk p</w:t>
      </w:r>
      <w:r>
        <w:t xml:space="preserve">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29">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564C70D3" w:rsidR="003D566A" w:rsidRDefault="00376DC3" w:rsidP="00221F66">
      <w:pPr>
        <w:ind w:firstLine="720"/>
      </w:pPr>
      <w:r>
        <w:t xml:space="preserve">API </w:t>
      </w:r>
      <w:r w:rsidR="00221F66">
        <w:t>login dimulai oleh client, client akan mengirimkan username dan password mereka melalui endpoint “</w:t>
      </w:r>
      <w:r w:rsidR="00D15221">
        <w:t>/api</w:t>
      </w:r>
      <w:r w:rsidR="00221F66">
        <w:t>/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0">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139F0C1" w:rsidR="00AC6828" w:rsidRDefault="00376DC3" w:rsidP="00AC6828">
      <w:pPr>
        <w:ind w:firstLine="720"/>
      </w:pPr>
      <w:r>
        <w:t>Pada gambar x.x diatas, sebuah metode</w:t>
      </w:r>
      <w:r w:rsidR="00AC6828">
        <w:t xml:space="preserve"> logout didalam kontroler akan dipanggil oleh route jika ada client yang melakukan request ke endpoint “</w:t>
      </w:r>
      <w:r w:rsidR="00D15221">
        <w:t>/api</w:t>
      </w:r>
      <w:r w:rsidR="00AC6828">
        <w:t>/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1">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1D0C59D"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2">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10770A3F" w:rsidR="007401EB" w:rsidRDefault="00DB76EF" w:rsidP="007401EB">
      <w:r>
        <w:t xml:space="preserve">Pada gamabar x.x diatas dapat dilihat </w:t>
      </w:r>
      <w:r w:rsidR="00CB0EED">
        <w:t>client memulai reset password dengan melakukan request ke endpoint “</w:t>
      </w:r>
      <w:r w:rsidR="00D15221">
        <w:t>/api</w:t>
      </w:r>
      <w:r w:rsidR="00CB0EED">
        <w:t xml:space="preserve">/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3">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132869FF" w:rsidR="00112F54" w:rsidRDefault="0032203D" w:rsidP="0032203D">
      <w:pPr>
        <w:ind w:firstLine="720"/>
      </w:pPr>
      <w:r>
        <w:t>Dapat dilihat pada gambar x.x diatas, untuk mengganti password pertama client mengirimkan permintaan ganti password ke enpoint “</w:t>
      </w:r>
      <w:r w:rsidR="00D15221">
        <w:t>/api</w:t>
      </w:r>
      <w:r>
        <w:t xml:space="preserve">/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4">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7734FDF8" w:rsidR="000B70BA" w:rsidRDefault="000B70BA" w:rsidP="000B70BA">
      <w:pPr>
        <w:ind w:firstLine="720"/>
      </w:pPr>
      <w:r>
        <w:t>Dapat dilihat pada gambar x.x diatas, unttuk mengganti profil pertama penguna atau operator mengirim</w:t>
      </w:r>
      <w:r w:rsidR="00D15221">
        <w:t>kan profil mereka ke enpoint “/api/</w:t>
      </w:r>
      <w:r>
        <w:t>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35">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535B981C" w:rsidR="00CC203E" w:rsidRDefault="00CC203E" w:rsidP="001A5821">
      <w:pPr>
        <w:ind w:firstLine="720"/>
      </w:pPr>
      <w:r>
        <w:lastRenderedPageBreak/>
        <w:t>Dapat dilihat pada gambar x.x diatas, untuk mendapatkan gambar avatar pertama pengguna atau operator melakukan request avatar melalui endpoint “</w:t>
      </w:r>
      <w:r w:rsidR="00D15221">
        <w:t>/api</w:t>
      </w:r>
      <w:r>
        <w:t>/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36">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2ECF10A3"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w:t>
      </w:r>
      <w:r w:rsidR="00D15221">
        <w:t>/api</w:t>
      </w:r>
      <w:r w:rsidR="00F04888">
        <w:t xml:space="preserve">/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37">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1AEEC9BC"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 melalui endpoint “</w:t>
      </w:r>
      <w:r w:rsidR="00D15221">
        <w:t>/api</w:t>
      </w:r>
      <w:r>
        <w:t xml:space="preserve">/verify-access/{door-id}”, kemudian kontroler akan mengambil data pintu pada tabel doors, jika permintaan berapsal dari operator gedung dimana pintu tersebut berada maka kontroler akan mengijinkan dengan mengambalikan respon </w:t>
      </w:r>
      <w:r>
        <w:lastRenderedPageBreak/>
        <w:t>berupa kode 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38">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2E5495AB" w:rsidR="0089306B" w:rsidRDefault="0089306B" w:rsidP="0089306B">
      <w:pPr>
        <w:ind w:firstLine="720"/>
      </w:pPr>
      <w:r>
        <w:t>Dapat dilihat pada gambar x.x diatas, untuk mendapatkan daftar akses yang dimiliki pengguna mengirimkan request endpoint “</w:t>
      </w:r>
      <w:r w:rsidR="00D15221">
        <w:t>/api</w:t>
      </w:r>
      <w:r>
        <w:t>/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09C2F476" w14:textId="60E428EA" w:rsidR="000B4A57" w:rsidRDefault="000B4A57" w:rsidP="0031490A">
      <w:pPr>
        <w:pStyle w:val="SubBabIIIIII"/>
      </w:pPr>
      <w:r>
        <w:lastRenderedPageBreak/>
        <w:t xml:space="preserve">API </w:t>
      </w:r>
      <w:r w:rsidR="00BF6B0B">
        <w:t>Riwayat</w:t>
      </w:r>
      <w:r>
        <w:t xml:space="preserve"> Akses</w:t>
      </w:r>
    </w:p>
    <w:p w14:paraId="5C3BDFD9" w14:textId="630825A5" w:rsidR="008D6498" w:rsidRDefault="008D6498" w:rsidP="00D83F0D">
      <w:pPr>
        <w:ind w:firstLine="720"/>
      </w:pPr>
      <w:r>
        <w:t>API riwayat akses digunakan untuk memberikan informasi pencatatan akses pengguna, riwayat akses pengguna dapat dilihat pada masing-</w:t>
      </w:r>
      <w:r w:rsidR="00D83F0D">
        <w:t>masing aplikasi mobile pengguna. Diagram dari API riwayat akses dapat dilihat pada gambar x.x dibawah.</w:t>
      </w:r>
    </w:p>
    <w:p w14:paraId="0DD0645E" w14:textId="3CC94D8E" w:rsidR="00926D56" w:rsidRDefault="00926D56" w:rsidP="00926D56">
      <w:pPr>
        <w:jc w:val="center"/>
      </w:pPr>
      <w:r>
        <w:rPr>
          <w:noProof/>
          <w:lang w:val="en-US"/>
        </w:rPr>
        <w:drawing>
          <wp:inline distT="0" distB="0" distL="0" distR="0" wp14:anchorId="11B11961" wp14:editId="30F2FF5E">
            <wp:extent cx="4526598" cy="2562225"/>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39">
                      <a:extLst>
                        <a:ext uri="{28A0092B-C50C-407E-A947-70E740481C1C}">
                          <a14:useLocalDpi xmlns:a14="http://schemas.microsoft.com/office/drawing/2010/main" val="0"/>
                        </a:ext>
                      </a:extLst>
                    </a:blip>
                    <a:srcRect l="12483" t="17169" r="7322" b="10542"/>
                    <a:stretch/>
                  </pic:blipFill>
                  <pic:spPr bwMode="auto">
                    <a:xfrm>
                      <a:off x="0" y="0"/>
                      <a:ext cx="4530234" cy="2564283"/>
                    </a:xfrm>
                    <a:prstGeom prst="rect">
                      <a:avLst/>
                    </a:prstGeom>
                    <a:ln>
                      <a:noFill/>
                    </a:ln>
                    <a:extLst>
                      <a:ext uri="{53640926-AAD7-44D8-BBD7-CCE9431645EC}">
                        <a14:shadowObscured xmlns:a14="http://schemas.microsoft.com/office/drawing/2010/main"/>
                      </a:ext>
                    </a:extLst>
                  </pic:spPr>
                </pic:pic>
              </a:graphicData>
            </a:graphic>
          </wp:inline>
        </w:drawing>
      </w:r>
    </w:p>
    <w:p w14:paraId="61C7E77B" w14:textId="61CF1AA3" w:rsidR="00926D56" w:rsidRDefault="00926D56" w:rsidP="00926D56">
      <w:pPr>
        <w:jc w:val="center"/>
      </w:pPr>
      <w:r>
        <w:t>Sequence Diagram Riwayat Akses</w:t>
      </w:r>
    </w:p>
    <w:p w14:paraId="717B0028" w14:textId="77777777" w:rsidR="00926D56" w:rsidRDefault="00926D56" w:rsidP="00926D56">
      <w:pPr>
        <w:jc w:val="center"/>
      </w:pPr>
    </w:p>
    <w:p w14:paraId="753B7C5B" w14:textId="371C199A" w:rsidR="00926D56" w:rsidRDefault="00926D56" w:rsidP="00457179">
      <w:pPr>
        <w:ind w:firstLine="720"/>
      </w:pPr>
      <w:r>
        <w:t xml:space="preserve">Dapat dilihat pada gambar x.x untuk mendapatkan data riwayat akses maka pengguna akan melakukan request ke enpoint </w:t>
      </w:r>
      <w:r w:rsidR="00457179">
        <w:t>“</w:t>
      </w:r>
      <w:r w:rsidR="00D15221">
        <w:t>/api</w:t>
      </w:r>
      <w:r w:rsidR="00457179">
        <w:t>/my-history”. Kemudian kontroller akan mengambil data riwayat akses pengguna dengan melakukan query ke databse dengan menyertakan identitas pengguna sebagai parameter. Selanjutnya data yang sudah diperoleh akan dikirimkan kembali ke pengguna sebagai respon untuk diolah pada tampilan aplikasi.</w:t>
      </w:r>
    </w:p>
    <w:p w14:paraId="0793E785" w14:textId="77777777" w:rsidR="0031490A" w:rsidRDefault="0031490A" w:rsidP="00855EB0"/>
    <w:p w14:paraId="519F9153" w14:textId="621CBD32" w:rsidR="00AA658A" w:rsidRDefault="00AA658A" w:rsidP="00A42D35">
      <w:pPr>
        <w:pStyle w:val="SubBabIIIIII"/>
      </w:pPr>
      <w:r>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lastRenderedPageBreak/>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0">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6477769D" w:rsidR="0089306B" w:rsidRDefault="0089306B" w:rsidP="0089306B">
      <w:pPr>
        <w:ind w:firstLine="720"/>
      </w:pPr>
      <w:r>
        <w:t>Dapat dilihat pada gambar</w:t>
      </w:r>
      <w:r w:rsidR="00926D56">
        <w:t xml:space="preserve"> x.x diatas, un</w:t>
      </w:r>
      <w:r>
        <w:t>t</w:t>
      </w:r>
      <w:r w:rsidR="00926D56">
        <w:t>u</w:t>
      </w:r>
      <w:r>
        <w:t>k mendapatkan daftar pintu maka pertam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1">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3412D653" w:rsidR="00063342" w:rsidRDefault="00926D56" w:rsidP="008D0239">
      <w:pPr>
        <w:ind w:firstLine="720"/>
      </w:pPr>
      <w:r>
        <w:t>Dapat dilihat pada gamabar x.x</w:t>
      </w:r>
      <w:r w:rsidR="00063342">
        <w:t xml:space="preserve"> diatas, untuk melakukan remote pintu pertama </w:t>
      </w:r>
      <w:r w:rsidR="008D0239">
        <w:t>operator akan melakukan request ke endpoint “</w:t>
      </w:r>
      <w:r w:rsidR="00D15221">
        <w:t>/api</w:t>
      </w:r>
      <w:r w:rsidR="008D0239">
        <w:t xml:space="preserve">/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2">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3">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5F194AC5">
            <wp:extent cx="3912781" cy="401877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4">
                      <a:extLst>
                        <a:ext uri="{28A0092B-C50C-407E-A947-70E740481C1C}">
                          <a14:useLocalDpi xmlns:a14="http://schemas.microsoft.com/office/drawing/2010/main" val="0"/>
                        </a:ext>
                      </a:extLst>
                    </a:blip>
                    <a:stretch>
                      <a:fillRect/>
                    </a:stretch>
                  </pic:blipFill>
                  <pic:spPr>
                    <a:xfrm>
                      <a:off x="0" y="0"/>
                      <a:ext cx="3917416" cy="402353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t xml:space="preserve">Dapat dilihat pada gambar x.x diatas, </w:t>
      </w:r>
      <w:r w:rsidR="00454AF7">
        <w:t xml:space="preserve">untuk menambahakan perangkat penguncian baru maka perangkat kunci pintu akan mengirimkan data nama perangkat yang akan didaftarkan dan kode pintu yang akan ditempati melalui </w:t>
      </w:r>
      <w:r w:rsidR="00454AF7">
        <w:lastRenderedPageBreak/>
        <w:t>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45">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457179">
      <w:pPr>
        <w:ind w:firstLine="720"/>
      </w:pPr>
      <w:r>
        <w:t>Dapat dilihat pada gamabr x.x diatas, untuk mendapatkan kode signature pusher pertama perangkat kunci pintu melakukan request ke endpoint “/door/get-signature” dengan mengirimkan data-data seperti socket-id, office-id dan channel-</w:t>
      </w:r>
      <w:r>
        <w:lastRenderedPageBreak/>
        <w:t>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46">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457179">
      <w:pPr>
        <w:ind w:firstLine="720"/>
      </w:pPr>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kode kunci yang baru, kemudian kontroler juga akan melakukan broadcarst untuk menyiarkan bahwa status pintu berubah sehingga setiap informasi perubahan </w:t>
      </w:r>
      <w:r w:rsidR="002221D2">
        <w:lastRenderedPageBreak/>
        <w:t>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47">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457179">
      <w:pPr>
        <w:ind w:firstLine="720"/>
      </w:pPr>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685661D9" w14:textId="77777777" w:rsidR="00457179" w:rsidRDefault="00457179" w:rsidP="009E7205"/>
    <w:p w14:paraId="56D62DA2" w14:textId="18F41DF4" w:rsidR="006F1CCE" w:rsidRDefault="006F1CCE" w:rsidP="009338D0">
      <w:pPr>
        <w:pStyle w:val="SubBabIII"/>
        <w:ind w:hanging="720"/>
      </w:pPr>
      <w:r>
        <w:lastRenderedPageBreak/>
        <w:t>Perancangan Penjadwalan</w:t>
      </w:r>
    </w:p>
    <w:p w14:paraId="5C27DD10" w14:textId="1911D89A" w:rsidR="006F1CCE" w:rsidRDefault="00F51043" w:rsidP="00457179">
      <w:pPr>
        <w:ind w:firstLine="720"/>
      </w:pPr>
      <w:r>
        <w:t>Penjadwalan digunakan untuk m</w:t>
      </w:r>
      <w:r w:rsidR="000969DE">
        <w:t>emeriksa data jadwal yang ada p</w:t>
      </w:r>
      <w:r>
        <w:t>ada tabel schedules</w:t>
      </w:r>
      <w:r w:rsidR="00EF1A82">
        <w:t>. Penjadwalan bekerja dengan menggunakan kernel yang disediakan oleh laravel, kernel ini nantinya akan dijalankan oleh laravel dengan menggunakan crontab yang diatur pada sistem operasi server. Crontab akan diatur untuk menjalankan perintah “schedule:run”</w:t>
      </w:r>
      <w:r w:rsidR="004A1521">
        <w:t xml:space="preserve"> setiap 1 menit sekali yang akan menjalankan fungsi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767F36AE" w:rsidR="000969DE" w:rsidRDefault="000969DE" w:rsidP="00205CE2">
      <w:pPr>
        <w:ind w:firstLine="720"/>
      </w:pPr>
      <w:r>
        <w:t>Pengecekan jadwal dilakukan dengan cara memeriksa data jadwal pada tabel sched</w:t>
      </w:r>
      <w:r w:rsidR="00722CDC">
        <w:t>ules setiap satu menit sekali. Kernel akan menjalankan job setiap satu menit sekali untuk memeriksa jadwal, j</w:t>
      </w:r>
      <w:r>
        <w:t xml:space="preserve">ika ada jadwal yang harus dilaksanakan seperti membuka pintu atau mengunci pintu maka </w:t>
      </w:r>
      <w:r w:rsidR="00205CE2">
        <w:t>perintah akan dikirimkan ke perangkat kunci pintu melalui websocket. Diagram dari pengecekan jadwal dapat dilihat pada gambar x.x dibawah.</w:t>
      </w:r>
    </w:p>
    <w:p w14:paraId="2323F5A8" w14:textId="3076155B" w:rsidR="00205CE2" w:rsidRDefault="00722CDC" w:rsidP="00041382">
      <w:pPr>
        <w:jc w:val="center"/>
      </w:pPr>
      <w:r>
        <w:rPr>
          <w:noProof/>
          <w:lang w:val="en-US"/>
        </w:rPr>
        <w:drawing>
          <wp:inline distT="0" distB="0" distL="0" distR="0" wp14:anchorId="3D1E16DB" wp14:editId="32C06C94">
            <wp:extent cx="4056495" cy="3019647"/>
            <wp:effectExtent l="0" t="0" r="127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48">
                      <a:extLst>
                        <a:ext uri="{28A0092B-C50C-407E-A947-70E740481C1C}">
                          <a14:useLocalDpi xmlns:a14="http://schemas.microsoft.com/office/drawing/2010/main" val="0"/>
                        </a:ext>
                      </a:extLst>
                    </a:blip>
                    <a:srcRect l="17752" t="21136" r="1055" b="3176"/>
                    <a:stretch/>
                  </pic:blipFill>
                  <pic:spPr bwMode="auto">
                    <a:xfrm>
                      <a:off x="0" y="0"/>
                      <a:ext cx="4065679" cy="3026484"/>
                    </a:xfrm>
                    <a:prstGeom prst="rect">
                      <a:avLst/>
                    </a:prstGeom>
                    <a:ln>
                      <a:noFill/>
                    </a:ln>
                    <a:extLst>
                      <a:ext uri="{53640926-AAD7-44D8-BBD7-CCE9431645EC}">
                        <a14:shadowObscured xmlns:a14="http://schemas.microsoft.com/office/drawing/2010/main"/>
                      </a:ext>
                    </a:extLst>
                  </pic:spPr>
                </pic:pic>
              </a:graphicData>
            </a:graphic>
          </wp:inline>
        </w:drawing>
      </w:r>
    </w:p>
    <w:p w14:paraId="2ED6A111" w14:textId="71D7BBF6" w:rsidR="00041382" w:rsidRDefault="00041382" w:rsidP="00041382">
      <w:pPr>
        <w:jc w:val="center"/>
      </w:pPr>
      <w:r>
        <w:t>Diagram Pengecekan Jadwal</w:t>
      </w:r>
    </w:p>
    <w:p w14:paraId="0D2C26C3" w14:textId="77777777" w:rsidR="00041382" w:rsidRDefault="00041382" w:rsidP="00041382">
      <w:pPr>
        <w:jc w:val="center"/>
      </w:pPr>
    </w:p>
    <w:p w14:paraId="7C52C440" w14:textId="2854159B" w:rsidR="00041382" w:rsidRDefault="00041382" w:rsidP="00041382">
      <w:pPr>
        <w:ind w:firstLine="720"/>
      </w:pPr>
      <w:r>
        <w:t xml:space="preserve">Terlihat pada gambar x.x diatas, crontab akan mengirimkan perintah ke kernel setiap 1 menit sekali dan kernel akan menjalankan sebuah job yang digunakan untuk memeriksa jadwal. Pertama job tersebut akan mengambil data </w:t>
      </w:r>
      <w:r>
        <w:lastRenderedPageBreak/>
        <w:t xml:space="preserve">jadwal hari ini yang akan dilaksanakan tentunya dengan menggunakan query untuk mengambil data yang sesuai dengan memeprthatikan tanggal, waktu dan status jadwal, setelah data didapatkan kemudian job akan mengirimkan event ke setiap perangkat kunci pintu yang ada pada data jadwal tersebut, setelah semua event dikirimkan kemudian job akan memperbarui status jadwal menjadi </w:t>
      </w:r>
      <w:r w:rsidR="009D7533">
        <w:t>“</w:t>
      </w:r>
      <w:r>
        <w:t>running</w:t>
      </w:r>
      <w:r w:rsidR="009D7533">
        <w:t>”</w:t>
      </w:r>
      <w:r>
        <w:t xml:space="preserve"> </w:t>
      </w:r>
      <w:r w:rsidR="009D7533">
        <w:t>atau sedang berjalan. Terakhir job akan memperbarui semua jadwal yang sudah dijalankan dan sudah melewati waktu pelaksanaan menjadi “done”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78BCC831" w:rsidR="00EF1A82" w:rsidRDefault="00F72D85" w:rsidP="00F72D85">
      <w:pPr>
        <w:ind w:firstLine="720"/>
      </w:pPr>
      <w:r>
        <w:t>Setiap jadwal yang sudah dilaksanakan haruslah dihapus dari database dan jadwal yang berulang haruslah diatur statusnya seperti awal mula sehingga memerlukan proses atur ulang jadwal untuk membersihkan dan mengatur ulang jadwal. Jadwal akan dibersihkan dan diatur ulang setiap 24 jam sekali dengan menggunakan sebuah job pada kernel laravel. Diagram dari job atur ulang jadwal dapat dilihat pada gambar x.x dibawah.</w:t>
      </w:r>
    </w:p>
    <w:p w14:paraId="74263499" w14:textId="57BB96A1" w:rsidR="00F72D85" w:rsidRDefault="00F72D85" w:rsidP="00F72D85">
      <w:pPr>
        <w:jc w:val="center"/>
      </w:pPr>
      <w:r>
        <w:rPr>
          <w:noProof/>
          <w:lang w:val="en-US"/>
        </w:rPr>
        <w:drawing>
          <wp:inline distT="0" distB="0" distL="0" distR="0" wp14:anchorId="528E8C68" wp14:editId="0351BE2F">
            <wp:extent cx="4157331" cy="2779087"/>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49">
                      <a:extLst>
                        <a:ext uri="{28A0092B-C50C-407E-A947-70E740481C1C}">
                          <a14:useLocalDpi xmlns:a14="http://schemas.microsoft.com/office/drawing/2010/main" val="0"/>
                        </a:ext>
                      </a:extLst>
                    </a:blip>
                    <a:srcRect l="14155" t="16423" r="8098" b="11437"/>
                    <a:stretch/>
                  </pic:blipFill>
                  <pic:spPr bwMode="auto">
                    <a:xfrm>
                      <a:off x="0" y="0"/>
                      <a:ext cx="4163327" cy="2783095"/>
                    </a:xfrm>
                    <a:prstGeom prst="rect">
                      <a:avLst/>
                    </a:prstGeom>
                    <a:ln>
                      <a:noFill/>
                    </a:ln>
                    <a:extLst>
                      <a:ext uri="{53640926-AAD7-44D8-BBD7-CCE9431645EC}">
                        <a14:shadowObscured xmlns:a14="http://schemas.microsoft.com/office/drawing/2010/main"/>
                      </a:ext>
                    </a:extLst>
                  </pic:spPr>
                </pic:pic>
              </a:graphicData>
            </a:graphic>
          </wp:inline>
        </w:drawing>
      </w:r>
    </w:p>
    <w:p w14:paraId="7CEB8EEF" w14:textId="73D75484" w:rsidR="00F72D85" w:rsidRDefault="00F72D85" w:rsidP="00F72D85">
      <w:pPr>
        <w:jc w:val="center"/>
      </w:pPr>
      <w:r>
        <w:t>Atur Ulang Jadwal</w:t>
      </w:r>
    </w:p>
    <w:p w14:paraId="26D24929" w14:textId="77777777" w:rsidR="00F72D85" w:rsidRDefault="00F72D85" w:rsidP="00F72D85">
      <w:pPr>
        <w:jc w:val="center"/>
      </w:pPr>
    </w:p>
    <w:p w14:paraId="6C4D7173" w14:textId="5493819E" w:rsidR="00F72D85" w:rsidRDefault="00005397" w:rsidP="00005397">
      <w:pPr>
        <w:ind w:firstLine="720"/>
      </w:pPr>
      <w:r>
        <w:t xml:space="preserve">Dapat dilihat pada gambar x.x diatas, crontab akan mengirimkan perintah ke kernel untuk menjalankan job atur ulang jadwal.  Didalam job tersebut pertama job akan menghapus data jadwal yang sudah kadaluarsa pada tabel schedules </w:t>
      </w:r>
      <w:r>
        <w:lastRenderedPageBreak/>
        <w:t>yaitu jadwal yang sudah dilaksanakan dan tidak berulang, kemudian pada job ini juga akan menghapus kartu akses pengguna yang sudah kadaluarsa, kemudian job akan memperbarui setiap jadwal yang sudah pernah dilaksanakan menjadi “waiting”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0">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4D530A29"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sebut, untuk mengawasi semua aktifitas yang terhubung ke channel dengan mudah maka konfigurasi channel menggunakan presence cha</w:t>
      </w:r>
      <w:r w:rsidR="00C519A7">
        <w:t>n</w:t>
      </w:r>
      <w:r w:rsidR="00366C4B">
        <w:t xml:space="preserve">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lastRenderedPageBreak/>
        <w:t>Laravel mengirimkan data atau perintah ke perangkat kunci pintu melalui pusher menggunakan sebuah event, setiap event seperti kunci atau buka pintu dipanggil baik melalui website maupun API maka event tersebut akan disiarkan ke channel sesuai dengan kode perintah dan channel yang dituju.</w:t>
      </w:r>
    </w:p>
    <w:p w14:paraId="375B880A" w14:textId="2C0DC357" w:rsidR="00366C4B" w:rsidRDefault="00240814" w:rsidP="00C24898">
      <w:r>
        <w:tab/>
        <w:t>Didalam pusher sendiri terdapat 2 komponen utama yaitu channel manager dan socket endpoint, channel manager digunakan untuk mengelola semua channel 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1F86C7B0">
            <wp:extent cx="5038725" cy="2645378"/>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1">
                      <a:extLst>
                        <a:ext uri="{28A0092B-C50C-407E-A947-70E740481C1C}">
                          <a14:useLocalDpi xmlns:a14="http://schemas.microsoft.com/office/drawing/2010/main" val="0"/>
                        </a:ext>
                      </a:extLst>
                    </a:blip>
                    <a:stretch>
                      <a:fillRect/>
                    </a:stretch>
                  </pic:blipFill>
                  <pic:spPr>
                    <a:xfrm>
                      <a:off x="0" y="0"/>
                      <a:ext cx="5041462" cy="2646815"/>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 xml:space="preserve">4, ubuntu merupakan bagian dari sistem operasi linux yang biasa digunakan baik untuk perangkat dekstop maupun server karena open </w:t>
      </w:r>
      <w:r>
        <w:rPr>
          <w:lang w:val="en-US"/>
        </w:rPr>
        <w:lastRenderedPageBreak/>
        <w:t>sourc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Didalam sistem operasi ubuntu 20.04 dipasang nginx yang digunakan sebagai web server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Default="001B7DBF" w:rsidP="00F67222">
      <w:pPr>
        <w:ind w:firstLine="720"/>
      </w:pPr>
      <w:r>
        <w:lastRenderedPageBreak/>
        <w:t xml:space="preserve">Supervisor juga digunakn untuk menjaga websocket berjalan secara terus menerus, websocket memegang peranan penting didalam siste ini karena 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372D06A1" w14:textId="77777777" w:rsidR="00975A13" w:rsidRDefault="00975A13" w:rsidP="00975A13"/>
    <w:p w14:paraId="556423AF" w14:textId="77777777" w:rsidR="00975A13" w:rsidRDefault="00975A13" w:rsidP="00975A13"/>
    <w:p w14:paraId="44FD32CC" w14:textId="77777777" w:rsidR="00EF1A82" w:rsidRPr="00F67222" w:rsidRDefault="00EF1A82" w:rsidP="00F67222">
      <w:pPr>
        <w:ind w:firstLine="720"/>
      </w:pPr>
    </w:p>
    <w:p w14:paraId="6E5796A6" w14:textId="77777777" w:rsidR="00610909" w:rsidRPr="00610909" w:rsidRDefault="00610909" w:rsidP="00AE0134">
      <w:pPr>
        <w:pStyle w:val="HeadingI"/>
      </w:pPr>
      <w:bookmarkStart w:id="67" w:name="_Toc106612753"/>
      <w:bookmarkStart w:id="68" w:name="_Toc133873644"/>
      <w:r w:rsidRPr="00610909">
        <w:lastRenderedPageBreak/>
        <w:t>BAB IV</w:t>
      </w:r>
      <w:bookmarkEnd w:id="67"/>
      <w:bookmarkEnd w:id="6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0A2C0870"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pelanggan melalui endpoint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t>Login</w:t>
      </w:r>
    </w:p>
    <w:p w14:paraId="10011230" w14:textId="14236314" w:rsidR="00DD4DD2" w:rsidRDefault="00BA3F60" w:rsidP="00DD4DD2">
      <w:pPr>
        <w:ind w:firstLine="709"/>
      </w:pPr>
      <w:r>
        <w:t xml:space="preserve">API login akan menerima alamat email dan password pengguna </w:t>
      </w:r>
      <w:r w:rsidR="00897C66">
        <w:t>untuk melakukan autentikasi. Hasil dari perancangan dari API login dapat dilihat pada gambar x.x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7184D58A" w14:textId="792C39D1" w:rsidR="00DD4DD2" w:rsidRDefault="00DD4DD2" w:rsidP="00DD4DD2">
      <w:pPr>
        <w:jc w:val="center"/>
      </w:pPr>
      <w:r>
        <w:t>Hasil API Login</w:t>
      </w:r>
    </w:p>
    <w:p w14:paraId="30B2F7D8" w14:textId="77777777" w:rsidR="00DD4DD2" w:rsidRDefault="00DD4DD2" w:rsidP="00DD4DD2">
      <w:pPr>
        <w:jc w:val="center"/>
      </w:pPr>
    </w:p>
    <w:p w14:paraId="2A1E4530" w14:textId="77777777" w:rsidR="002959BE" w:rsidRDefault="00DD4DD2" w:rsidP="00DD4DD2">
      <w:pPr>
        <w:ind w:firstLine="709"/>
        <w:rPr>
          <w:noProof/>
        </w:rPr>
      </w:pPr>
      <w:r>
        <w:t>Gambar x.x menampilkan hasil request login yang dikirimkan melalui enpoint “/api/login”. API login akan memberikan respon status login, data pengguna yang melakukan login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4B755DFD" w14:textId="1B7772F6" w:rsidR="002959BE" w:rsidRDefault="002959BE" w:rsidP="002959BE">
      <w:pPr>
        <w:jc w:val="center"/>
      </w:pPr>
      <w:r>
        <w:t xml:space="preserve">Hasil API Login </w:t>
      </w:r>
      <w:r w:rsidR="00C911F8">
        <w:t>Verifikasi Email</w:t>
      </w:r>
    </w:p>
    <w:p w14:paraId="50820269" w14:textId="77777777" w:rsidR="00C911F8" w:rsidRDefault="00C911F8" w:rsidP="002959BE">
      <w:pPr>
        <w:jc w:val="center"/>
      </w:pPr>
    </w:p>
    <w:p w14:paraId="597CFAD0" w14:textId="227340FA" w:rsidR="00BF0ACB" w:rsidRDefault="00C911F8" w:rsidP="00BF0ACB">
      <w:pPr>
        <w:ind w:firstLine="709"/>
      </w:pPr>
      <w:r>
        <w:t>Pada API login juga dilakukan pengecekan email pengguna, seperti yang terlihat pada gambar x.x pengguna yang belum melakukan verifikasi email akan menerima respon status email belum terverifikasi</w:t>
      </w:r>
      <w:r w:rsidR="00BF0ACB">
        <w:t xml:space="preserve"> dan pengguna akan menerima kode OTP yang dikirimkan ke email pengguna seperti yang terlihat pada gambar x.x</w:t>
      </w:r>
      <w:r>
        <w:t>.</w:t>
      </w:r>
      <w:r w:rsidR="00096DEC">
        <w:t xml:space="preserve"> Pada kondisi ini API juga memberikan token yang akan digunakan oleh pengguna untuk melakukan verifikasi email karena API untuk melakukan verifikasi email membutuhkan akses login.</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25BBD6F1" w14:textId="3A908918" w:rsidR="00C911F8" w:rsidRDefault="00BF0ACB" w:rsidP="00BF0ACB">
      <w:pPr>
        <w:jc w:val="center"/>
      </w:pPr>
      <w:r>
        <w:t>Email Kode OTP</w:t>
      </w:r>
    </w:p>
    <w:p w14:paraId="484E638A" w14:textId="12DFD23C" w:rsidR="000D2119" w:rsidRDefault="003D142C" w:rsidP="000D2119">
      <w:pPr>
        <w:pStyle w:val="SubBabIVI"/>
        <w:ind w:left="709" w:hanging="709"/>
      </w:pPr>
      <w:r>
        <w:lastRenderedPageBreak/>
        <w:t xml:space="preserve">API </w:t>
      </w:r>
      <w:r w:rsidR="002A242B">
        <w:t xml:space="preserve">Logout </w:t>
      </w:r>
    </w:p>
    <w:p w14:paraId="054DD507" w14:textId="45491ED5" w:rsidR="00DD4DD2" w:rsidRDefault="00DD4DD2" w:rsidP="003F2A90">
      <w:pPr>
        <w:ind w:firstLine="709"/>
      </w:pPr>
      <w:r>
        <w:t xml:space="preserve">API logout digunakan untuk mengakhiri sesi login pengguna dengan menghapus semua token yang dimiliki oleh pengguna. API logout akan </w:t>
      </w:r>
      <w:r w:rsidR="003F2A90">
        <w:t>menerikan permintaan logout pengguna dengan melampirkan token yang dimiliki. Hasil dari API logout dapat dilihat pada gambar x.x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02AD5286" w14:textId="3E006A12" w:rsidR="003F2A90" w:rsidRDefault="003F2A90" w:rsidP="003F2A90">
      <w:pPr>
        <w:jc w:val="center"/>
      </w:pPr>
      <w:r>
        <w:t>Ha</w:t>
      </w:r>
      <w:r w:rsidR="00096DEC">
        <w:t>s</w:t>
      </w:r>
      <w:r>
        <w:t>il API Logout</w:t>
      </w:r>
    </w:p>
    <w:p w14:paraId="13D6CF83" w14:textId="77777777" w:rsidR="003F2A90" w:rsidRDefault="003F2A90" w:rsidP="003F2A90">
      <w:pPr>
        <w:jc w:val="center"/>
      </w:pPr>
    </w:p>
    <w:p w14:paraId="5E1B8385" w14:textId="7D982939" w:rsidR="003F2A90" w:rsidRDefault="003F2A90" w:rsidP="003F2A90">
      <w:pPr>
        <w:ind w:firstLine="709"/>
      </w:pPr>
      <w:r>
        <w:t>Gambar x.x menampilkan hasil request dari API logout yang dikirimkan melalui endpoint “/api/logout”. API logout akan memberikan respon status logo</w:t>
      </w:r>
      <w:r w:rsidR="00096DEC">
        <w:t>ut yang dilakukan oleh pengguna dengan melampirkan token yang dimiliki oeleh pengguna yang bersangkutan pada bagian header reques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69D6F6DA" w:rsidR="00096DEC" w:rsidRDefault="00C85C85" w:rsidP="00BF0ACB">
      <w:pPr>
        <w:ind w:firstLine="709"/>
      </w:pPr>
      <w:r>
        <w:t>Pada saat pengguna melakukan login dan mendapatkan respon email belum terverifikasi maka penggunakan akan mendapatkan sebuah kode OTP yang dikirimkan ke email pengguna</w:t>
      </w:r>
      <w:r w:rsidR="00BF0ACB">
        <w:t xml:space="preserve">. </w:t>
      </w:r>
      <w:r>
        <w:t>API verifikasi email akan menerima token OTP yang telah diterima untuk melakukan verifikasi email. Hasil dari API verifikasi email dapat dilihat pada gambar x.x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48BE3B81" w14:textId="44FD90F7" w:rsidR="00BF0ACB" w:rsidRDefault="00BF0ACB" w:rsidP="00BF0ACB">
      <w:pPr>
        <w:jc w:val="center"/>
      </w:pPr>
      <w:r>
        <w:t>Hasil API Verifikasi Email</w:t>
      </w:r>
    </w:p>
    <w:p w14:paraId="01714F59" w14:textId="77777777" w:rsidR="00546308" w:rsidRDefault="00546308" w:rsidP="00BF0ACB">
      <w:pPr>
        <w:jc w:val="center"/>
      </w:pPr>
    </w:p>
    <w:p w14:paraId="72FDC439" w14:textId="18B6BB94" w:rsidR="00546308" w:rsidRDefault="00546308" w:rsidP="001E5B5F">
      <w:pPr>
        <w:ind w:firstLine="709"/>
      </w:pPr>
      <w:r>
        <w:t xml:space="preserve">Gambar x.x menampilkan hasil dari API verifikasi email yang dikirimkan melalui enapoint “api/verify-email”. Pengguna akan mengirimkan kode OTP melaui body serta melampirkan token login </w:t>
      </w:r>
      <w:r w:rsidR="001E5B5F">
        <w:t>pada header request, jika verifikasi berhasil maka API akan memberikan respon status dan mengirimkan data pengguna seperti pada saat login. API verifikasi email juga akan memeriksa waktu kadaluarsa kode OTP, jika kode OTP sudah kadaluarsa maka verifikasi akan gagal seperti yang terlihat pada gambar x.x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4493DDBC" w14:textId="76C8303E" w:rsidR="00821F26" w:rsidRDefault="00821F26" w:rsidP="00821F26">
      <w:pPr>
        <w:jc w:val="center"/>
      </w:pPr>
      <w:r>
        <w:t>Kode OTP Kadaluarsa</w:t>
      </w:r>
    </w:p>
    <w:p w14:paraId="386118B9" w14:textId="682F9C29" w:rsidR="002A242B" w:rsidRDefault="003D142C" w:rsidP="000D2119">
      <w:pPr>
        <w:pStyle w:val="SubBabIVI"/>
        <w:ind w:left="709" w:hanging="709"/>
      </w:pPr>
      <w:r>
        <w:lastRenderedPageBreak/>
        <w:t xml:space="preserve">API </w:t>
      </w:r>
      <w:r w:rsidR="002A242B">
        <w:t>Reset Password</w:t>
      </w:r>
    </w:p>
    <w:p w14:paraId="741E2B08" w14:textId="48943691" w:rsidR="000A508A" w:rsidRDefault="00846743" w:rsidP="00846743">
      <w:pPr>
        <w:ind w:firstLine="709"/>
      </w:pPr>
      <w:r>
        <w:t>API reset password akan menerima email dari pengguna dan mengirimkan url yang dapat digunakan untuk membuat password baru ke email pengguna. Hasil dari API reset password dapat dilihat pada gambar x.x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5E67C906" w14:textId="131B16DD" w:rsidR="00846743" w:rsidRDefault="00846743" w:rsidP="00334E69">
      <w:pPr>
        <w:jc w:val="center"/>
      </w:pPr>
      <w:r>
        <w:t>Hasil API Reset Password</w:t>
      </w:r>
    </w:p>
    <w:p w14:paraId="073BA09D" w14:textId="77777777" w:rsidR="00DE7BD9" w:rsidRDefault="00DE7BD9" w:rsidP="00DE7BD9">
      <w:pPr>
        <w:ind w:firstLine="709"/>
      </w:pPr>
    </w:p>
    <w:p w14:paraId="50BA36F4" w14:textId="57582F74" w:rsidR="00846743" w:rsidRDefault="00846743" w:rsidP="00DE7BD9">
      <w:pPr>
        <w:ind w:firstLine="709"/>
      </w:pPr>
      <w:r>
        <w:t>Gambar x.x merupakan hasil API reset password yang dikir</w:t>
      </w:r>
      <w:r w:rsidR="00DE7BD9">
        <w:t>i</w:t>
      </w:r>
      <w:r>
        <w:t>mkan melalui endpoint “/api/</w:t>
      </w:r>
      <w:r w:rsidR="00DE7BD9">
        <w:t>reset-password”. Pengguna akan mengirimkan alamat email pada body request dan API akan memberikan respon status beserta data alamat email. Pada proses ini API juga akan mengirimkan url reset password ke email pengguna seperti yang terlihat pada gambar x.x, pengguna dapat menggunakan url tersebut untuk membuat password baru melalui halaman website.</w:t>
      </w:r>
    </w:p>
    <w:p w14:paraId="7E3844EB" w14:textId="12AE2649" w:rsidR="00DE7BD9" w:rsidRDefault="00334E69" w:rsidP="00DE7BD9">
      <w:r>
        <w:rPr>
          <w:noProof/>
          <w:lang w:val="en-US"/>
        </w:rPr>
        <w:lastRenderedPageBreak/>
        <w:drawing>
          <wp:inline distT="0" distB="0" distL="0" distR="0" wp14:anchorId="3DFF700C" wp14:editId="3A7EF68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458B2C9F" w14:textId="29929600" w:rsidR="00DE7BD9" w:rsidRDefault="00DE7BD9" w:rsidP="00DE7BD9">
      <w:pPr>
        <w:jc w:val="center"/>
      </w:pPr>
      <w:r>
        <w:t>Email Reset Password</w:t>
      </w:r>
    </w:p>
    <w:p w14:paraId="768A0FF1" w14:textId="77777777" w:rsidR="00DE7BD9" w:rsidRDefault="00DE7BD9" w:rsidP="00DE7BD9">
      <w:pPr>
        <w:jc w:val="center"/>
      </w:pPr>
    </w:p>
    <w:p w14:paraId="779144CE" w14:textId="77777777" w:rsidR="00DE7BD9" w:rsidRDefault="00DE7BD9" w:rsidP="00DE7BD9">
      <w:pPr>
        <w:jc w:val="center"/>
      </w:pPr>
    </w:p>
    <w:p w14:paraId="5AD98E49" w14:textId="1C7B8703" w:rsidR="002A242B" w:rsidRDefault="003D142C" w:rsidP="000D2119">
      <w:pPr>
        <w:pStyle w:val="SubBabIVI"/>
        <w:ind w:left="709" w:hanging="709"/>
      </w:pPr>
      <w:r>
        <w:t xml:space="preserve">API </w:t>
      </w:r>
      <w:r w:rsidR="002A242B">
        <w:t>Ganti Password</w:t>
      </w:r>
    </w:p>
    <w:p w14:paraId="6D21574B" w14:textId="1E78C0FF" w:rsidR="00DE7BD9" w:rsidRDefault="00B81E1A" w:rsidP="00B81E1A">
      <w:pPr>
        <w:ind w:firstLine="709"/>
      </w:pPr>
      <w:r>
        <w:t>API ganti password akan menerima password lama dan password baru pengguna untuk memperbarui password pengguna. API ganti password juga akan memeriksa token login yang dikirimkan untuk memastikan bahwa pengguna sudah melakukan proses autentikasi login. Hasil dari API ganti password dapat dilihat pada gambar x.x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4ACF2D54" w14:textId="27A672BD" w:rsidR="00B81E1A" w:rsidRDefault="00B81E1A" w:rsidP="008F4278">
      <w:pPr>
        <w:jc w:val="center"/>
      </w:pPr>
      <w:r>
        <w:t>Hasil API Ganti Password</w:t>
      </w:r>
    </w:p>
    <w:p w14:paraId="224959CB" w14:textId="07436EF7" w:rsidR="008F4278" w:rsidRDefault="008F4278" w:rsidP="009C475D">
      <w:pPr>
        <w:ind w:firstLine="709"/>
      </w:pPr>
      <w:r>
        <w:lastRenderedPageBreak/>
        <w:t xml:space="preserve">Gambar x.x merupakan hasil dari API ganti password </w:t>
      </w:r>
      <w:r w:rsidR="009C475D">
        <w:t>yang dikirimkan melalui enpoint “/api/change-password”. Pengguna akan mengirimkan password lama dan password baru serta konfirmasi password baru pada body request, penggunakan juga memenrlukan token login untuk mengakses enpoint ini. API ganti password akan memberikan respon status dan pesan apakah password baru berhasil tersimpan atau tidak.</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t xml:space="preserve">API </w:t>
      </w:r>
      <w:r w:rsidR="002A242B">
        <w:t>Ganti Profil</w:t>
      </w:r>
    </w:p>
    <w:p w14:paraId="378C73F5" w14:textId="1C1E9566" w:rsidR="008F4278" w:rsidRDefault="009C475D" w:rsidP="009C475D">
      <w:pPr>
        <w:ind w:firstLine="709"/>
      </w:pPr>
      <w:r>
        <w:t xml:space="preserve">API ganti profil akan menerima data pengguna yang akan diganti seperti nama, email, jenis kelamin dan nomor hp, API ganti profile juga memerlukan token login </w:t>
      </w:r>
      <w:r w:rsidR="0034254A">
        <w:t>untuk memastikan pengguna sedah melakukan autentikasi. Hasil dari API ganti profil dapat dilihat pada gambar x.x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73C511D0" w14:textId="1897A321" w:rsidR="0034254A" w:rsidRDefault="0034254A" w:rsidP="0034254A">
      <w:pPr>
        <w:jc w:val="center"/>
      </w:pPr>
      <w:r>
        <w:t>API Ganti Profil</w:t>
      </w:r>
    </w:p>
    <w:p w14:paraId="6A49498D" w14:textId="77777777" w:rsidR="0034254A" w:rsidRDefault="0034254A" w:rsidP="0034254A">
      <w:pPr>
        <w:jc w:val="center"/>
      </w:pPr>
    </w:p>
    <w:p w14:paraId="0C59FAF7" w14:textId="60C8081C" w:rsidR="0034254A" w:rsidRDefault="0034254A" w:rsidP="0034254A">
      <w:pPr>
        <w:ind w:firstLine="709"/>
      </w:pPr>
      <w:r>
        <w:t>Gambar x.x merupakan hasil dari API ganti profil yang dikirimkan melalui endpoint “/api/update-profile”. Penggunakan akan mengirimkan data yang akan diganti seperti nama, email, jenis kelamin dan nomor hp pada body request, penggunak juga menyertakan token login pada header request. API akan memberikan respon berupa status dan data penggunaka yang sudah dirubah seperti yang terlihat pada gambar x.x diatas.</w:t>
      </w:r>
    </w:p>
    <w:p w14:paraId="4B1F8641" w14:textId="49F73B62" w:rsidR="002A242B" w:rsidRDefault="003D142C" w:rsidP="000D2119">
      <w:pPr>
        <w:pStyle w:val="SubBabIVI"/>
        <w:ind w:left="709" w:hanging="709"/>
      </w:pPr>
      <w:r>
        <w:lastRenderedPageBreak/>
        <w:t xml:space="preserve">API </w:t>
      </w:r>
      <w:r w:rsidR="002A242B">
        <w:t>Lihat Avatar</w:t>
      </w:r>
    </w:p>
    <w:p w14:paraId="3C9FEAF6" w14:textId="02483424" w:rsidR="00413393" w:rsidRDefault="00B3452C" w:rsidP="00B3452C">
      <w:pPr>
        <w:ind w:firstLine="709"/>
      </w:pPr>
      <w:r>
        <w:t>Setiap gambar avatar pengguna tidak tersedia untuk publik, pengguna akan melakukan request untuk mendapatkan gambar avatar dengan melampirkan token login ke API lihat avatar. Hasil dari API lihat avatar dapat dilihat pada gambar x.x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1E56C820" w14:textId="129CDD83" w:rsidR="00B3452C" w:rsidRDefault="00985BC4" w:rsidP="00985BC4">
      <w:pPr>
        <w:jc w:val="center"/>
      </w:pPr>
      <w:r>
        <w:t>Hasil API Lihat Avatar</w:t>
      </w:r>
    </w:p>
    <w:p w14:paraId="2C8ED874" w14:textId="77777777" w:rsidR="00985BC4" w:rsidRDefault="00985BC4" w:rsidP="00985BC4">
      <w:pPr>
        <w:jc w:val="center"/>
      </w:pPr>
    </w:p>
    <w:p w14:paraId="7F12A7EA" w14:textId="66515866" w:rsidR="00985BC4" w:rsidRDefault="00985BC4" w:rsidP="00985BC4">
      <w:pPr>
        <w:ind w:firstLine="709"/>
      </w:pPr>
      <w:r>
        <w:t>Gambar x.x merupakan hasil dari API livat avatar yang dikirimkan melalui endpoint “</w:t>
      </w:r>
      <w:r w:rsidR="00B06C7E">
        <w:t>/</w:t>
      </w:r>
      <w:r>
        <w:t>api/avatar”, pengguna akan mengirimkan permintaan disertai dengan token login dan API akan memberikan respon berupa gambar avatar masing-masing pengguna dalam format file gambar. Jika pengguna belum memiliki avatar maka API akan mengembalikan respon null.</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0AF6411F" w:rsidR="00735008" w:rsidRDefault="00735008" w:rsidP="00AA103B">
      <w:pPr>
        <w:ind w:firstLine="709"/>
      </w:pPr>
      <w:r>
        <w:t>Untuk mengganti avatar melalui aplikasi mobile pengguna akan mengirimkan gambar avatar melalui API ganti avatar, pengguna juga memerlukan akses login untuk mengakses API ini. Hasil dari API ganti avatar dapat dilihat pada gambar x.x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030384D6" w14:textId="390BC5E2" w:rsidR="00B06C7E" w:rsidRDefault="00B06C7E" w:rsidP="00B06C7E">
      <w:pPr>
        <w:jc w:val="center"/>
      </w:pPr>
      <w:r>
        <w:t>Hasil API Ganti Avatar</w:t>
      </w:r>
    </w:p>
    <w:p w14:paraId="13B3352A" w14:textId="77777777" w:rsidR="00B06C7E" w:rsidRDefault="00B06C7E" w:rsidP="00B06C7E">
      <w:pPr>
        <w:jc w:val="center"/>
      </w:pPr>
    </w:p>
    <w:p w14:paraId="5D0B505E" w14:textId="6BB9B3AB" w:rsidR="00B06C7E" w:rsidRDefault="00B06C7E" w:rsidP="00B06C7E">
      <w:pPr>
        <w:ind w:firstLine="709"/>
      </w:pPr>
      <w:r>
        <w:t>Gambar x.x merupakan hasil dari API ganti avatar yang dikirimkan melalui endpoint “/api/update-avatar”. Pengguna akan mengirimkan file gambar avatar ke API disertai dengan token login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22ECCE5F" w:rsidR="00B06C7E" w:rsidRDefault="00B06C7E" w:rsidP="00B06C7E">
      <w:pPr>
        <w:ind w:firstLine="709"/>
      </w:pPr>
      <w:r>
        <w:t>Ketika pengguna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t xml:space="preserve"> Hasil dari API verifikasi akses dapat dilihat pada gambar x.x 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20E3D7E7" w14:textId="759A71B6" w:rsidR="00AE1303" w:rsidRDefault="00AE1303" w:rsidP="00AE1303">
      <w:pPr>
        <w:jc w:val="center"/>
      </w:pPr>
      <w:r>
        <w:t>Hasil API Verifikasi Akses</w:t>
      </w:r>
    </w:p>
    <w:p w14:paraId="5FDE7E26" w14:textId="77777777" w:rsidR="00AE1303" w:rsidRDefault="00AE1303" w:rsidP="00AE1303">
      <w:pPr>
        <w:jc w:val="center"/>
      </w:pPr>
    </w:p>
    <w:p w14:paraId="41094143" w14:textId="71B5E48E" w:rsidR="00AE1303" w:rsidRDefault="00AE1303" w:rsidP="00AE1303">
      <w:pPr>
        <w:ind w:firstLine="709"/>
      </w:pPr>
      <w:r>
        <w:t>Gambar x.x merupakan hasil dari API verifikasi akses yang dikirimkan melalui endpoint “/api/verify-access/{id}” dimana id merupakan identitas dari pintu. Pengguna akan mengirimkan token login yang dimiliki dan API akan memberikan respon terkait akses yang dimili</w:t>
      </w:r>
      <w:r w:rsidR="00F57494">
        <w:t>ki</w:t>
      </w:r>
      <w:r>
        <w:t xml:space="preserve"> pengguna tersebut, jika diizinkan maka API akan memberikan respon status dan data untuk membuka pintu seperti nama pintu, kunci pintu dan nama bluetooth untuk berkomunikasi dengan perangkat kunci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210CB23C" w:rsidR="00BA4F89" w:rsidRDefault="00BA4F89" w:rsidP="00BA4F89">
      <w:pPr>
        <w:ind w:firstLine="709"/>
      </w:pPr>
      <w:r>
        <w:t>API daftar akses akan memberikan informasi pintu mana saja yang dapat diakses oleh pengguna. Setiap penggguna dengan pengguna lain mungkin memiliki akses yang berbeda, pemberikan akses pintu kepada pengguna tertentu akan diatur oleh seoreang operator. Seorang operator dapat memberikan akses atau menghapus akses pengguna pada pintu tertentu, operator juga dapat menghentikan sementara akses pengguna untuk keperluan tertentu. Hasil dari API daftar akses dapat dilihat pada gambar x.x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31098B69" w14:textId="3EA81B96" w:rsidR="00BA4F89" w:rsidRDefault="00BA4F89" w:rsidP="00304942">
      <w:pPr>
        <w:jc w:val="center"/>
      </w:pPr>
      <w:r>
        <w:t>Hasil API Daftar Akses</w:t>
      </w:r>
    </w:p>
    <w:p w14:paraId="71B65166" w14:textId="77777777" w:rsidR="00BA4F89" w:rsidRDefault="00BA4F89" w:rsidP="00BA4F89">
      <w:pPr>
        <w:jc w:val="center"/>
      </w:pPr>
    </w:p>
    <w:p w14:paraId="7A5DB92D" w14:textId="1A4C9B2B" w:rsidR="00BA4F89" w:rsidRDefault="00894F7E" w:rsidP="00354E04">
      <w:pPr>
        <w:ind w:firstLine="709"/>
      </w:pPr>
      <w:r>
        <w:t>Gamb</w:t>
      </w:r>
      <w:r w:rsidR="00354E04">
        <w:t>ar x.x merupakan hasil dari API daftar akses yang dikirimkan oleh pengguna melalui enpoint “/api/my-access”. API daftar akses akan memberikan respon berupa daftar informasi pintu yang dapat diakses oleh penggua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7B0EF4E2"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 Hasil dari API dapat dilihat pada gambar x.x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37D1C31D" w14:textId="4CEB63FD" w:rsidR="003E0EDA" w:rsidRDefault="00372C97" w:rsidP="003E0EDA">
      <w:pPr>
        <w:jc w:val="center"/>
      </w:pPr>
      <w:r>
        <w:t>API Riwayat Akses</w:t>
      </w:r>
    </w:p>
    <w:p w14:paraId="54812FAD" w14:textId="3CA81C4F" w:rsidR="00F05E46" w:rsidRDefault="00F05E46" w:rsidP="00F05E46"/>
    <w:p w14:paraId="2605C77E" w14:textId="1BFEDC30" w:rsidR="00DF00FC" w:rsidRDefault="00DF00FC" w:rsidP="00D04AB0">
      <w:pPr>
        <w:ind w:firstLine="709"/>
      </w:pPr>
      <w:r>
        <w:t>Gambar x.x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database sebagai riwayat aktifitas, serang operator dapat melihat semua aktifitas yang terjadi didalam sistem penguncian tetapi pengguna hanya dapat melihat aktifitas dirinya sendiri. Pada gambar x.x terlihat data riwayat aktifitas berupa nama pintu, waktu, dan jenis aktifitas yang dilakukan. Data riwayat akses hanya tersedia dalam kurun waktu 1 bulan dan setiap awal bulan maka data riwayat akses akan di pindahkan kedalam penyimpanan server (backup) dan tabel riwayat akses dalam database akan dibersihkan.</w:t>
      </w:r>
      <w:r>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38636E36"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t kondisi pintu apakah terkunci, offline atau kondisi lainnya. API ini hanya dapat diakses oleh operator gedung karena hak pengelolaan pintu gedung berada pada tangan operator. Hasil dari API daftar pintu dapat dilihat pada gambar xx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5FCE7A61" w14:textId="38A7721B" w:rsidR="00560282" w:rsidRDefault="00560282" w:rsidP="00560282">
      <w:pPr>
        <w:jc w:val="center"/>
      </w:pPr>
      <w:r>
        <w:t>Hasil API Daftar Pintu</w:t>
      </w:r>
    </w:p>
    <w:p w14:paraId="0F39D4DA" w14:textId="77777777" w:rsidR="00560282" w:rsidRDefault="00560282" w:rsidP="00560282">
      <w:pPr>
        <w:jc w:val="center"/>
      </w:pPr>
    </w:p>
    <w:p w14:paraId="0AD15785" w14:textId="1E6D056D" w:rsidR="00560282" w:rsidRDefault="00560282" w:rsidP="00560282">
      <w:pPr>
        <w:ind w:firstLine="709"/>
      </w:pPr>
      <w:r>
        <w:t>Gambar x.x merupakan hasil dari API daftar gedung yang dikirimkan melalui endpoint “/api/get-door”. Pengguna akan mengirimkan token login yang dimiliki, jika pengguna merupakan seorang operator maka PAI akan memberikan respon daftar pintu yang ada pada gedung tersebut beserta dengan informasi tambahan seperti nama pintu, kondisi penguncian, koneksi, dan kunci pintu.</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t>Remote Pintu</w:t>
      </w:r>
    </w:p>
    <w:p w14:paraId="79CEEA4B" w14:textId="3B955B53" w:rsidR="00D06810" w:rsidRDefault="007A578C" w:rsidP="00305F0B">
      <w:pPr>
        <w:ind w:firstLine="709"/>
      </w:pPr>
      <w:r>
        <w:t xml:space="preserve">Pada aplikasi yang digunakan o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t>Opera</w:t>
      </w:r>
      <w:r w:rsidR="00322846">
        <w:t>tor akan melakukan request dengan mengirimkan identitas pintu beserta token login yang dimiliki, jika sesuai maka server akan mengirimkan perintah ke perangkat kunci pintu melalui koneksi websocket yang sudah terhubung. Hasil dari API remote pintu dapat dilihat pada gambar x.x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7EA5395F" w14:textId="69A6EAB5" w:rsidR="00372C97" w:rsidRDefault="009B397C" w:rsidP="00372C97">
      <w:pPr>
        <w:jc w:val="center"/>
      </w:pPr>
      <w:r>
        <w:t xml:space="preserve">Hasil </w:t>
      </w:r>
      <w:r w:rsidR="00372C97">
        <w:t>API Remote Pintu</w:t>
      </w:r>
    </w:p>
    <w:p w14:paraId="0E16A253" w14:textId="77777777" w:rsidR="00CC0CF9" w:rsidRDefault="00CC0CF9" w:rsidP="00372C97">
      <w:pPr>
        <w:jc w:val="center"/>
      </w:pPr>
    </w:p>
    <w:p w14:paraId="155E08A5" w14:textId="2296D333" w:rsidR="00CC0CF9" w:rsidRDefault="00CC0CF9" w:rsidP="00CC0CF9">
      <w:pPr>
        <w:ind w:firstLine="709"/>
      </w:pPr>
      <w:r>
        <w:t>Gambar x.x merupakan hasil dari API remote pintu yang dikirmkan melalui endpoint “/api/remote-access”. Untuk membuka atau mengunci pintu sacara jarak jauh melalui koneksi internet operator akan mengirimkan identitas pintu yang dituju serta aktifitas yang dilakukan seperti lock atau open yang menjelaskan aktifi</w:t>
      </w:r>
      <w:r w:rsidR="0009753A">
        <w:t>tas membuka dan mengunci pintu, kemudian server akan mmemeriksa permintaan dan mengirimkan perintah ke perangkat kunci pintu melalui koneksi websocket seperti yang terlihat pada gambar x.x dibawah.</w:t>
      </w:r>
    </w:p>
    <w:p w14:paraId="61068E80" w14:textId="6A37270B" w:rsidR="0009753A" w:rsidRDefault="0009753A" w:rsidP="0009753A">
      <w:r>
        <w:rPr>
          <w:noProof/>
          <w:lang w:val="en-US"/>
        </w:rPr>
        <w:drawing>
          <wp:inline distT="0" distB="0" distL="0" distR="0" wp14:anchorId="60E1C9B4" wp14:editId="2D3FD552">
            <wp:extent cx="5039995" cy="2833370"/>
            <wp:effectExtent l="0" t="0" r="825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75996DE" w14:textId="334C68AB" w:rsidR="00322846" w:rsidRDefault="00B9203B" w:rsidP="00B9203B">
      <w:pPr>
        <w:jc w:val="center"/>
      </w:pPr>
      <w:r>
        <w:t xml:space="preserve">Aktifitas </w:t>
      </w:r>
      <w:r w:rsidR="00A359A7">
        <w:t>Door Remote</w:t>
      </w:r>
    </w:p>
    <w:p w14:paraId="65BB8796" w14:textId="68237E2F" w:rsidR="00FF574D" w:rsidRDefault="00FF574D" w:rsidP="00FF574D">
      <w:pPr>
        <w:ind w:firstLine="709"/>
      </w:pPr>
      <w:r>
        <w:lastRenderedPageBreak/>
        <w:t>Gambar x.x diatas memperlihatkan aktifitas websoket pada server, pada saat API remote pintu dipanggil maka server akan mengirimkan perintah ke perangkat kunci pintu dengan pada channel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t>Door Login</w:t>
      </w:r>
    </w:p>
    <w:p w14:paraId="5D69C191" w14:textId="65C9F8DA" w:rsidR="00581B45" w:rsidRDefault="00581B45" w:rsidP="001E49E2">
      <w:pPr>
        <w:ind w:firstLine="709"/>
      </w:pPr>
      <w:r>
        <w:t xml:space="preserve">API door login digunakan oleh setiap perangkat kunci pintu untuk mendapatkan token </w:t>
      </w:r>
      <w:r w:rsidR="00BF5535">
        <w:t xml:space="preserve">akses. </w:t>
      </w:r>
      <w:r w:rsidR="001E49E2">
        <w:t>Setiap pintu akan mengirimkan username dan password yang dimiliki untuk mendapatkan token akses. Hasil dari API door login dapat dilihat pada gambar x.x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11717DF" w14:textId="4B8C8A6A" w:rsidR="000339CB" w:rsidRDefault="009B397C" w:rsidP="000339CB">
      <w:pPr>
        <w:jc w:val="center"/>
      </w:pPr>
      <w:r>
        <w:t xml:space="preserve">Hasil </w:t>
      </w:r>
      <w:r w:rsidR="000339CB">
        <w:t>API Door Login</w:t>
      </w:r>
    </w:p>
    <w:p w14:paraId="4DFBC085" w14:textId="77777777" w:rsidR="000339CB" w:rsidRDefault="000339CB" w:rsidP="000339CB">
      <w:pPr>
        <w:jc w:val="center"/>
      </w:pPr>
    </w:p>
    <w:p w14:paraId="2AFB595E" w14:textId="77C2542D" w:rsidR="000339CB" w:rsidRDefault="000339CB" w:rsidP="000339CB">
      <w:pPr>
        <w:ind w:firstLine="709"/>
      </w:pPr>
      <w:r>
        <w:t>Gambar x.x diatas merupakan hasil dari API door login yang dikirimkan melalui endpoint “/door/login”. Setiap pintu akan mengirimkan device_name sebagai username dan device_pass sebagai password untuk mendapatkan token akses. Jika login berhasil maka PAI akan memberikan respon berupa token akses disertai dengan data pendukung seperti identitas gedung dan identitas pintu.</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t>Door Logout</w:t>
      </w:r>
    </w:p>
    <w:p w14:paraId="75243D3A" w14:textId="00E3056D" w:rsidR="000339CB" w:rsidRDefault="000339CB" w:rsidP="000339CB">
      <w:pPr>
        <w:ind w:firstLine="709"/>
      </w:pPr>
      <w:r>
        <w:t xml:space="preserve">API door logout digunakan untuk menghapus semua token yang dimiliki oleh pintu tersebut. </w:t>
      </w:r>
      <w:r w:rsidR="009B397C">
        <w:t>Sesekali pintu akan melakukan permintaan logout untuk menghapus semua token yang disimpan didalam database. Hasil dari API door logout dapad dilihat pada gambar x.x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527E9987" w14:textId="5DD4B4BF" w:rsidR="009B397C" w:rsidRDefault="009B397C" w:rsidP="009B397C">
      <w:pPr>
        <w:jc w:val="center"/>
      </w:pPr>
      <w:r>
        <w:t>Hasil API Door Logout</w:t>
      </w:r>
    </w:p>
    <w:p w14:paraId="4426E205" w14:textId="77777777" w:rsidR="009B397C" w:rsidRDefault="009B397C" w:rsidP="009B397C">
      <w:pPr>
        <w:jc w:val="center"/>
      </w:pPr>
    </w:p>
    <w:p w14:paraId="22B9C378" w14:textId="78724B02" w:rsidR="009B397C" w:rsidRDefault="009B397C" w:rsidP="009B397C">
      <w:pPr>
        <w:ind w:firstLine="709"/>
      </w:pPr>
      <w:r>
        <w:t>Gamabr x.x diatam merupakan hasil dari API door logout yang dikirimkan melalui endpint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t>Door Register</w:t>
      </w:r>
    </w:p>
    <w:p w14:paraId="53B48A5B" w14:textId="7D0ABDFA" w:rsidR="009B397C" w:rsidRDefault="009B397C" w:rsidP="001725A7">
      <w:pPr>
        <w:ind w:firstLine="709"/>
      </w:pPr>
      <w:r>
        <w:t>API door register digunakan oleh perangkat kunci pintu untuk</w:t>
      </w:r>
      <w:r w:rsidR="001725A7">
        <w:t xml:space="preserve"> mendaftarkan perangkat ke server sehingga perangkat tersebut dapat dikenali dan dapat diatur konerjanya oleh server. Hasil dari API door login dapat dilihat pada gambar x.x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3B074481" w14:textId="2D58CA4B" w:rsidR="001725A7" w:rsidRDefault="001725A7" w:rsidP="001725A7">
      <w:pPr>
        <w:jc w:val="center"/>
      </w:pPr>
      <w:r>
        <w:t>Hasil API Door Register</w:t>
      </w:r>
    </w:p>
    <w:p w14:paraId="42556887" w14:textId="77777777" w:rsidR="001725A7" w:rsidRDefault="001725A7" w:rsidP="001725A7">
      <w:pPr>
        <w:jc w:val="center"/>
      </w:pPr>
    </w:p>
    <w:p w14:paraId="6197CF3E" w14:textId="3A749D7C" w:rsidR="001725A7" w:rsidRDefault="002E1BB9" w:rsidP="002E1BB9">
      <w:pPr>
        <w:ind w:firstLine="709"/>
      </w:pPr>
      <w:r>
        <w:t>Gambar x.x diatas merupaka hasil dari API door login yang dikirmkan melalui endpoint “/door/register”. Perangkat kunci pintu akan mengirimkan identitas unik yang nantinya akan digunakan sebagai nama perangkat yang dikenali oleh server. Jika prosese pendaftaran berhasil maka API akan memberikan respon sukse dan mengirimkan data seperti identitas pintu, identitas gedung dan juga password untuk melakukan proses login.</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API Door Signature</w:t>
      </w:r>
    </w:p>
    <w:p w14:paraId="26CA6E86" w14:textId="268C9731" w:rsidR="002E1BB9" w:rsidRDefault="002E1BB9" w:rsidP="00EE3A34">
      <w:pPr>
        <w:ind w:firstLine="709"/>
      </w:pPr>
      <w:r>
        <w:t xml:space="preserve">API door signature digunakan oleh perangkat kunci pintu untuk mendapatkan </w:t>
      </w:r>
      <w:r w:rsidR="00EE3A34">
        <w:t>kunci websocket. Komunikasi antara server ke perangkat kunci pintu dilakukan menggunakan websocket, dengan menggunakan websocket maka server dapat langsung memberikan perintah ke perangkat kunci pintu tanpa harus menunggu polling yang dilakukan oleh perangkat kuni pintu. Untuk mengamankan jalur komunikasi websocket ini menggunakan kunci signature yang harus dikirimkan oleh perangkat kunci untuk bisa terhubung dan menerima perintah melalui koneksi websokcet. Haisl dari API door signature dapat dilihat pada gambar x.x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F25CE58" w14:textId="5C664BCA" w:rsidR="007E07B2" w:rsidRDefault="007E07B2" w:rsidP="007E07B2">
      <w:pPr>
        <w:jc w:val="center"/>
      </w:pPr>
      <w:r>
        <w:t>Hasil API Door Signature</w:t>
      </w:r>
    </w:p>
    <w:p w14:paraId="0869C2E4" w14:textId="77777777" w:rsidR="007E07B2" w:rsidRDefault="007E07B2" w:rsidP="007E07B2">
      <w:pPr>
        <w:jc w:val="center"/>
      </w:pPr>
    </w:p>
    <w:p w14:paraId="5B766F9B" w14:textId="33771847" w:rsidR="007E07B2" w:rsidRDefault="007E07B2" w:rsidP="000B7C70">
      <w:pPr>
        <w:ind w:firstLine="709"/>
      </w:pPr>
      <w:r>
        <w:t xml:space="preserve">Gambar x.x diatas merupakan hasil dari API door signature yang dikirimkan melalui endpoint “/api/signature”. </w:t>
      </w:r>
      <w:r w:rsidR="000B7C70">
        <w:t>Parangkat kunci pintu akan mengirimkan identitas socket yang sudah terjalin disertai dengan tada pendukung seperti identitas gedung, identitas pintu dan tentunya token akses, kemudian server akan membuat kunci signature yang dapat digunakan untuk terhubung ke channel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t>Door Update Status</w:t>
      </w:r>
    </w:p>
    <w:p w14:paraId="77622C46" w14:textId="3B64F7D4" w:rsidR="00F75BF2" w:rsidRDefault="000B7C70" w:rsidP="00F75BF2">
      <w:pPr>
        <w:ind w:firstLine="709"/>
      </w:pPr>
      <w:r>
        <w:t xml:space="preserve">API door update status digunakan oleh perangkat kunci pintu untuk memperbarui status penguncian pintu, jika ada perubaha status pintu seperti terkunci atau terbuka maka perangkat kunci pintu akan mengirimkan status tersebut ke server. Proses updat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us dapat dilihat pada gambar x.x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44F325DB" w14:textId="3F000B8A" w:rsidR="00F75BF2" w:rsidRDefault="00F75BF2" w:rsidP="00F75BF2">
      <w:pPr>
        <w:jc w:val="center"/>
      </w:pPr>
      <w:r>
        <w:t>Hasil API Update Status</w:t>
      </w:r>
    </w:p>
    <w:p w14:paraId="7FC783D2" w14:textId="77777777" w:rsidR="00F75BF2" w:rsidRDefault="00F75BF2" w:rsidP="00F75BF2">
      <w:pPr>
        <w:jc w:val="center"/>
      </w:pPr>
    </w:p>
    <w:p w14:paraId="24191590" w14:textId="56AA4EFE" w:rsidR="00F75BF2" w:rsidRDefault="00F75BF2" w:rsidP="00F75BF2">
      <w:pPr>
        <w:ind w:firstLine="709"/>
      </w:pPr>
      <w:r>
        <w:t xml:space="preserve">Gambar x.x diatas merupak hasil dari API update status yang dikirmkan melalui endpoint “/door/update-status”. Perangkat kunci pintu akan mengirimakan data pendukung seperti identitas pintu, identitas gedung, identitas socket, status penguncian dan identitas aktor yang melakukan kegiatan tersebut. </w:t>
      </w:r>
      <w:r w:rsidR="00C83D03">
        <w:t>Jika data yang dikirmkan sesuai maka server akan mengembalikan respon status sukses yang mengirimkan kunci pintu baru. Setiap melakukan update status maka server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t>Door Alert</w:t>
      </w:r>
    </w:p>
    <w:p w14:paraId="618DE2CA" w14:textId="72794DF0" w:rsidR="002B51B5" w:rsidRDefault="00C83D03" w:rsidP="00C83D03">
      <w:pPr>
        <w:ind w:firstLine="709"/>
      </w:pPr>
      <w:r>
        <w:t>API door alert digunakan oleh perangkat kunci pintu untuk mengirimkan status peringatan ke server, peringatan yang dikirmkan dapat berupa pintu yang terbuka tanpa autentikasi yang sah atau juaga pintu dalam koneisi terbuka sehingga menghalangi perintah penguncian untk dijalankan. Hasil dari API door alert dapat dilihat pada gambar x.x dibawah.</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3A38B412" w14:textId="5EB28429" w:rsidR="00C83D03" w:rsidRDefault="00960690" w:rsidP="00960690">
      <w:pPr>
        <w:jc w:val="center"/>
      </w:pPr>
      <w:r>
        <w:t>Hasil API Door Alert</w:t>
      </w:r>
    </w:p>
    <w:p w14:paraId="01850C5D" w14:textId="77777777" w:rsidR="00960690" w:rsidRDefault="00960690" w:rsidP="00960690"/>
    <w:p w14:paraId="4CB3A296" w14:textId="59ADF008" w:rsidR="0030762D" w:rsidRDefault="0030762D" w:rsidP="00A359A7">
      <w:pPr>
        <w:ind w:firstLine="709"/>
      </w:pPr>
      <w:r>
        <w:t>Gambar x.x merupakan hasil dari API door alert yang dikirimkan melalui endpoint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A359A7">
        <w:t>rlihat pada gambar x.x dibawah.</w:t>
      </w:r>
    </w:p>
    <w:p w14:paraId="22713CC2" w14:textId="20C5A1B2" w:rsidR="0030762D" w:rsidRDefault="00A359A7" w:rsidP="00F7031C">
      <w:r>
        <w:rPr>
          <w:noProof/>
          <w:lang w:val="en-US"/>
        </w:rPr>
        <w:drawing>
          <wp:inline distT="0" distB="0" distL="0" distR="0" wp14:anchorId="58D8EEE6" wp14:editId="017FED5D">
            <wp:extent cx="5039995" cy="2833370"/>
            <wp:effectExtent l="0" t="0" r="825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0DE3AC4" w14:textId="68811085" w:rsidR="00A359A7" w:rsidRDefault="00A359A7" w:rsidP="00A359A7">
      <w:pPr>
        <w:jc w:val="center"/>
      </w:pPr>
      <w:r>
        <w:t>Aktifitas Door Alert</w:t>
      </w:r>
    </w:p>
    <w:p w14:paraId="6EC409FE" w14:textId="77777777" w:rsidR="00E9196F" w:rsidRDefault="00E9196F" w:rsidP="00E9196F"/>
    <w:p w14:paraId="71C042F7" w14:textId="6D2B08D9" w:rsidR="00E9196F" w:rsidRDefault="00F95AF1" w:rsidP="00E9196F">
      <w:pPr>
        <w:ind w:firstLine="709"/>
      </w:pPr>
      <w:r>
        <w:lastRenderedPageBreak/>
        <w:t>Gam</w:t>
      </w:r>
      <w:r w:rsidR="00E9196F">
        <w:t>bar x.x diatas merupakan aktifitas dari peringatan pintu pada koneksi websocket. Setiap ada peringatan yang dikirmkan oleh perangkat kunci pintu maka server akan mengirimkan ke operator baik website maupun aplikasi mobile melalui koneksi websocket sehingg aperngatan dapat diterima oleh operator secara realtime.</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77777777" w:rsidR="00E9196F" w:rsidRDefault="00E9196F" w:rsidP="005D4C87"/>
    <w:p w14:paraId="26CD3C06" w14:textId="596C2A57" w:rsidR="002A242B" w:rsidRDefault="002A242B" w:rsidP="000D2119">
      <w:pPr>
        <w:pStyle w:val="SubBabIVI"/>
        <w:ind w:left="709" w:hanging="709"/>
      </w:pPr>
      <w:r>
        <w:t>Atur Ulang Jadwal</w:t>
      </w:r>
    </w:p>
    <w:p w14:paraId="387E1EB0" w14:textId="0E605E0C" w:rsidR="002A242B" w:rsidRDefault="002A242B" w:rsidP="000D2119">
      <w:pPr>
        <w:pStyle w:val="SubBabIVI"/>
        <w:ind w:left="709" w:hanging="709"/>
      </w:pPr>
      <w:r>
        <w:t>Komunikasi Websocket</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4C597C2F" w14:textId="0B948CFC" w:rsidR="00C84D11" w:rsidRDefault="00C84D11" w:rsidP="005D4C87">
      <w:r>
        <w:rPr>
          <w:noProof/>
          <w:lang w:val="en-US"/>
        </w:rPr>
        <w:drawing>
          <wp:inline distT="0" distB="0" distL="0" distR="0" wp14:anchorId="5CF164A1" wp14:editId="0BB1A494">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4CA49FE0" w14:textId="021F5CFC" w:rsidR="002A242B" w:rsidRDefault="002A242B" w:rsidP="002A242B">
      <w:pPr>
        <w:pStyle w:val="SubBabIVI"/>
        <w:ind w:left="709" w:hanging="709"/>
      </w:pPr>
      <w:r>
        <w:lastRenderedPageBreak/>
        <w:t>Koneksi HTTPS</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59C7CCBF" w14:textId="086214B5" w:rsidR="00AF1A66" w:rsidRDefault="00AF1A66" w:rsidP="00124214">
      <w:r>
        <w:rPr>
          <w:noProof/>
          <w:lang w:val="en-US"/>
        </w:rPr>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6B204152" w14:textId="77777777" w:rsidR="000B4A57" w:rsidRDefault="000B4A57" w:rsidP="00124214"/>
    <w:p w14:paraId="0F68F0A3" w14:textId="1C23B18C" w:rsidR="00BE0291" w:rsidRPr="00BE0291" w:rsidRDefault="00BE0291" w:rsidP="004C637A">
      <w:pPr>
        <w:pStyle w:val="SubBabIV"/>
        <w:ind w:left="709" w:hanging="709"/>
      </w:pPr>
      <w:r>
        <w:t>Pengujian</w:t>
      </w: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9" w:name="_Toc106612758"/>
      <w:r w:rsidRPr="00021A68">
        <w:t>BAB V</w:t>
      </w:r>
      <w:bookmarkEnd w:id="69"/>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70" w:name="_Toc103266959"/>
      <w:bookmarkStart w:id="71" w:name="_Toc103480616"/>
      <w:bookmarkStart w:id="72" w:name="_Toc106612759"/>
      <w:r w:rsidRPr="003C177E">
        <w:t>Kesimpulan</w:t>
      </w:r>
      <w:bookmarkEnd w:id="70"/>
      <w:bookmarkEnd w:id="71"/>
      <w:bookmarkEnd w:id="72"/>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9B60A3" w:rsidP="002D6A66">
            <w:pPr>
              <w:contextualSpacing/>
              <w:rPr>
                <w:rFonts w:eastAsia="Times New Roman" w:cs="Times New Roman"/>
                <w:szCs w:val="24"/>
                <w:lang w:val="en-US" w:eastAsia="id-ID"/>
              </w:rPr>
            </w:pPr>
            <w:hyperlink r:id="rId82"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 xml:space="preserve">Jl. Putrajaya No. 06 02/06 Desa Karangrejo Kec. Bonang Kab. </w:t>
            </w:r>
            <w:r>
              <w:rPr>
                <w:rFonts w:cs="Times New Roman"/>
                <w:szCs w:val="24"/>
              </w:rPr>
              <w:lastRenderedPageBreak/>
              <w:t>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83"/>
      <w:footerReference w:type="default" r:id="rId84"/>
      <w:footerReference w:type="first" r:id="rId85"/>
      <w:pgSz w:w="11906" w:h="16838" w:code="9"/>
      <w:pgMar w:top="1701" w:right="1701" w:bottom="1701" w:left="1701" w:header="709" w:footer="709" w:gutter="567"/>
      <w:pgNumType w:start="22"/>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0" w:author="Asus" w:date="2023-07-26T18:27:00Z" w:initials="A">
    <w:p w14:paraId="536BF9BE" w14:textId="03B66716" w:rsidR="009B60A3" w:rsidRDefault="009B60A3">
      <w:pPr>
        <w:pStyle w:val="CommentText"/>
      </w:pPr>
      <w:r>
        <w:rPr>
          <w:rStyle w:val="CommentReference"/>
        </w:rPr>
        <w:annotationRef/>
      </w:r>
      <w:r>
        <w:t>Dasar teori kurang lengkap</w:t>
      </w:r>
    </w:p>
  </w:comment>
  <w:comment w:id="61" w:author="Asus" w:date="2023-07-28T03:05:00Z" w:initials="A">
    <w:p w14:paraId="752268F5" w14:textId="0ED214D1" w:rsidR="009B60A3" w:rsidRDefault="009B60A3">
      <w:pPr>
        <w:pStyle w:val="CommentText"/>
      </w:pPr>
      <w:r>
        <w:rPr>
          <w:rStyle w:val="CommentReference"/>
        </w:rPr>
        <w:annotationRef/>
      </w:r>
      <w:r>
        <w:t>Sudah diperbaiki dan ditambahkan informasi gambar pendukung</w:t>
      </w:r>
    </w:p>
  </w:comment>
  <w:comment w:id="65" w:author="Asus" w:date="2023-07-26T18:25:00Z" w:initials="A">
    <w:p w14:paraId="315C53FE" w14:textId="7570998A" w:rsidR="009B60A3" w:rsidRDefault="009B60A3">
      <w:pPr>
        <w:pStyle w:val="CommentText"/>
      </w:pPr>
      <w:r>
        <w:rPr>
          <w:rStyle w:val="CommentReference"/>
        </w:rPr>
        <w:annotationRef/>
      </w:r>
      <w:r>
        <w:t>Terlalu rinci, gunakan ERD saja, tampilkan data yang pent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79654F" w14:textId="77777777" w:rsidR="00FF5016" w:rsidRDefault="00FF5016" w:rsidP="004F130A">
      <w:pPr>
        <w:spacing w:line="240" w:lineRule="auto"/>
      </w:pPr>
      <w:r>
        <w:separator/>
      </w:r>
    </w:p>
  </w:endnote>
  <w:endnote w:type="continuationSeparator" w:id="0">
    <w:p w14:paraId="209682C2" w14:textId="77777777" w:rsidR="00FF5016" w:rsidRDefault="00FF5016"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9B60A3" w:rsidRDefault="009B60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9B60A3" w:rsidRDefault="009B60A3" w:rsidP="002B7636">
    <w:pPr>
      <w:pStyle w:val="Footer"/>
    </w:pPr>
  </w:p>
  <w:p w14:paraId="0856D36D" w14:textId="77777777" w:rsidR="009B60A3" w:rsidRDefault="009B60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9B60A3" w:rsidRDefault="009B60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9B60A3" w:rsidRDefault="009B60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DB1667" w14:textId="77777777" w:rsidR="00FF5016" w:rsidRDefault="00FF5016" w:rsidP="004F130A">
      <w:pPr>
        <w:spacing w:line="240" w:lineRule="auto"/>
      </w:pPr>
      <w:r>
        <w:separator/>
      </w:r>
    </w:p>
  </w:footnote>
  <w:footnote w:type="continuationSeparator" w:id="0">
    <w:p w14:paraId="5019DBCE" w14:textId="77777777" w:rsidR="00FF5016" w:rsidRDefault="00FF5016"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9B60A3" w:rsidRDefault="009B60A3">
    <w:pPr>
      <w:pStyle w:val="Header"/>
      <w:jc w:val="right"/>
    </w:pPr>
  </w:p>
  <w:p w14:paraId="7B7213B3" w14:textId="77777777" w:rsidR="009B60A3" w:rsidRDefault="009B60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9B60A3" w:rsidRDefault="009B60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9B60A3" w:rsidRDefault="009B60A3">
    <w:pPr>
      <w:pStyle w:val="Header"/>
      <w:jc w:val="right"/>
    </w:pPr>
  </w:p>
  <w:p w14:paraId="03B0743B" w14:textId="77777777" w:rsidR="009B60A3" w:rsidRDefault="009B60A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9B60A3" w:rsidRDefault="009B60A3">
    <w:pPr>
      <w:pStyle w:val="Header"/>
      <w:jc w:val="right"/>
    </w:pPr>
  </w:p>
  <w:p w14:paraId="5763FA96" w14:textId="77777777" w:rsidR="009B60A3" w:rsidRDefault="009B60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9">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8">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8">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6">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36"/>
  </w:num>
  <w:num w:numId="5">
    <w:abstractNumId w:val="4"/>
  </w:num>
  <w:num w:numId="6">
    <w:abstractNumId w:val="12"/>
  </w:num>
  <w:num w:numId="7">
    <w:abstractNumId w:val="27"/>
  </w:num>
  <w:num w:numId="8">
    <w:abstractNumId w:val="29"/>
  </w:num>
  <w:num w:numId="9">
    <w:abstractNumId w:val="30"/>
  </w:num>
  <w:num w:numId="10">
    <w:abstractNumId w:val="5"/>
  </w:num>
  <w:num w:numId="11">
    <w:abstractNumId w:val="44"/>
  </w:num>
  <w:num w:numId="12">
    <w:abstractNumId w:val="39"/>
  </w:num>
  <w:num w:numId="13">
    <w:abstractNumId w:val="1"/>
  </w:num>
  <w:num w:numId="14">
    <w:abstractNumId w:val="35"/>
  </w:num>
  <w:num w:numId="15">
    <w:abstractNumId w:val="26"/>
  </w:num>
  <w:num w:numId="16">
    <w:abstractNumId w:val="43"/>
  </w:num>
  <w:num w:numId="17">
    <w:abstractNumId w:val="21"/>
  </w:num>
  <w:num w:numId="18">
    <w:abstractNumId w:val="13"/>
  </w:num>
  <w:num w:numId="19">
    <w:abstractNumId w:val="32"/>
  </w:num>
  <w:num w:numId="20">
    <w:abstractNumId w:val="2"/>
  </w:num>
  <w:num w:numId="21">
    <w:abstractNumId w:val="15"/>
  </w:num>
  <w:num w:numId="22">
    <w:abstractNumId w:val="22"/>
  </w:num>
  <w:num w:numId="23">
    <w:abstractNumId w:val="14"/>
  </w:num>
  <w:num w:numId="24">
    <w:abstractNumId w:val="37"/>
  </w:num>
  <w:num w:numId="25">
    <w:abstractNumId w:val="20"/>
  </w:num>
  <w:num w:numId="26">
    <w:abstractNumId w:val="24"/>
  </w:num>
  <w:num w:numId="27">
    <w:abstractNumId w:val="0"/>
  </w:num>
  <w:num w:numId="28">
    <w:abstractNumId w:val="23"/>
  </w:num>
  <w:num w:numId="29">
    <w:abstractNumId w:val="42"/>
  </w:num>
  <w:num w:numId="30">
    <w:abstractNumId w:val="46"/>
  </w:num>
  <w:num w:numId="31">
    <w:abstractNumId w:val="38"/>
  </w:num>
  <w:num w:numId="32">
    <w:abstractNumId w:val="34"/>
  </w:num>
  <w:num w:numId="33">
    <w:abstractNumId w:val="41"/>
  </w:num>
  <w:num w:numId="34">
    <w:abstractNumId w:val="40"/>
  </w:num>
  <w:num w:numId="35">
    <w:abstractNumId w:val="25"/>
  </w:num>
  <w:num w:numId="36">
    <w:abstractNumId w:val="19"/>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45"/>
  </w:num>
  <w:num w:numId="40">
    <w:abstractNumId w:val="11"/>
  </w:num>
  <w:num w:numId="41">
    <w:abstractNumId w:val="9"/>
  </w:num>
  <w:num w:numId="42">
    <w:abstractNumId w:val="33"/>
  </w:num>
  <w:num w:numId="43">
    <w:abstractNumId w:val="31"/>
  </w:num>
  <w:num w:numId="44">
    <w:abstractNumId w:val="28"/>
  </w:num>
  <w:num w:numId="45">
    <w:abstractNumId w:val="16"/>
  </w:num>
  <w:num w:numId="46">
    <w:abstractNumId w:val="18"/>
  </w:num>
  <w:num w:numId="47">
    <w:abstractNumId w:val="7"/>
  </w:num>
  <w:num w:numId="4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219"/>
    <w:rsid w:val="000035A9"/>
    <w:rsid w:val="0000380E"/>
    <w:rsid w:val="00005397"/>
    <w:rsid w:val="00007765"/>
    <w:rsid w:val="00010A29"/>
    <w:rsid w:val="00013FDA"/>
    <w:rsid w:val="000154D4"/>
    <w:rsid w:val="000158E5"/>
    <w:rsid w:val="00015B3B"/>
    <w:rsid w:val="00021A68"/>
    <w:rsid w:val="00022A98"/>
    <w:rsid w:val="00024FEE"/>
    <w:rsid w:val="00025971"/>
    <w:rsid w:val="000309AD"/>
    <w:rsid w:val="00032D35"/>
    <w:rsid w:val="00032DF8"/>
    <w:rsid w:val="0003339E"/>
    <w:rsid w:val="000339CB"/>
    <w:rsid w:val="00034030"/>
    <w:rsid w:val="00034731"/>
    <w:rsid w:val="00037ECA"/>
    <w:rsid w:val="0004024E"/>
    <w:rsid w:val="00041382"/>
    <w:rsid w:val="0004397D"/>
    <w:rsid w:val="00043BBA"/>
    <w:rsid w:val="00050955"/>
    <w:rsid w:val="00051959"/>
    <w:rsid w:val="00061588"/>
    <w:rsid w:val="00063342"/>
    <w:rsid w:val="0006384B"/>
    <w:rsid w:val="000678D2"/>
    <w:rsid w:val="00067B12"/>
    <w:rsid w:val="000720D1"/>
    <w:rsid w:val="00073E94"/>
    <w:rsid w:val="00075A2C"/>
    <w:rsid w:val="00077510"/>
    <w:rsid w:val="00084827"/>
    <w:rsid w:val="0008490A"/>
    <w:rsid w:val="0008519E"/>
    <w:rsid w:val="000858EC"/>
    <w:rsid w:val="00092325"/>
    <w:rsid w:val="0009233F"/>
    <w:rsid w:val="00093198"/>
    <w:rsid w:val="00095C4D"/>
    <w:rsid w:val="000969DE"/>
    <w:rsid w:val="00096B94"/>
    <w:rsid w:val="00096C6C"/>
    <w:rsid w:val="00096DEC"/>
    <w:rsid w:val="000970B6"/>
    <w:rsid w:val="0009753A"/>
    <w:rsid w:val="000A3368"/>
    <w:rsid w:val="000A508A"/>
    <w:rsid w:val="000A5C72"/>
    <w:rsid w:val="000B4A57"/>
    <w:rsid w:val="000B56BE"/>
    <w:rsid w:val="000B56EC"/>
    <w:rsid w:val="000B70BA"/>
    <w:rsid w:val="000B7AD6"/>
    <w:rsid w:val="000B7C70"/>
    <w:rsid w:val="000C0EDF"/>
    <w:rsid w:val="000C1E3E"/>
    <w:rsid w:val="000C6967"/>
    <w:rsid w:val="000C7FB2"/>
    <w:rsid w:val="000D0A22"/>
    <w:rsid w:val="000D1362"/>
    <w:rsid w:val="000D2119"/>
    <w:rsid w:val="000D4D96"/>
    <w:rsid w:val="000D65D0"/>
    <w:rsid w:val="000D792B"/>
    <w:rsid w:val="000E0B89"/>
    <w:rsid w:val="000E1284"/>
    <w:rsid w:val="000E2006"/>
    <w:rsid w:val="000E422A"/>
    <w:rsid w:val="000E5369"/>
    <w:rsid w:val="000E5966"/>
    <w:rsid w:val="000E621B"/>
    <w:rsid w:val="000E7556"/>
    <w:rsid w:val="000F2A3E"/>
    <w:rsid w:val="000F5004"/>
    <w:rsid w:val="000F6F3E"/>
    <w:rsid w:val="00100243"/>
    <w:rsid w:val="0010099F"/>
    <w:rsid w:val="00101189"/>
    <w:rsid w:val="001051A4"/>
    <w:rsid w:val="0010726B"/>
    <w:rsid w:val="00112F54"/>
    <w:rsid w:val="0012421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2044"/>
    <w:rsid w:val="001725A7"/>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3113"/>
    <w:rsid w:val="001D5283"/>
    <w:rsid w:val="001E2A10"/>
    <w:rsid w:val="001E49E2"/>
    <w:rsid w:val="001E4A21"/>
    <w:rsid w:val="001E5B5F"/>
    <w:rsid w:val="001E5F88"/>
    <w:rsid w:val="001E7648"/>
    <w:rsid w:val="001F30FF"/>
    <w:rsid w:val="00200F97"/>
    <w:rsid w:val="00205CE2"/>
    <w:rsid w:val="00206FBC"/>
    <w:rsid w:val="00212932"/>
    <w:rsid w:val="00213A5F"/>
    <w:rsid w:val="00221F66"/>
    <w:rsid w:val="002221D2"/>
    <w:rsid w:val="00222886"/>
    <w:rsid w:val="0022635F"/>
    <w:rsid w:val="002359ED"/>
    <w:rsid w:val="00240694"/>
    <w:rsid w:val="00240814"/>
    <w:rsid w:val="00240AB6"/>
    <w:rsid w:val="0024785C"/>
    <w:rsid w:val="00253E97"/>
    <w:rsid w:val="002542FE"/>
    <w:rsid w:val="00254E56"/>
    <w:rsid w:val="002575FD"/>
    <w:rsid w:val="002668E7"/>
    <w:rsid w:val="00270AFA"/>
    <w:rsid w:val="00273897"/>
    <w:rsid w:val="002745A9"/>
    <w:rsid w:val="002805E1"/>
    <w:rsid w:val="0028480F"/>
    <w:rsid w:val="002862F5"/>
    <w:rsid w:val="002877AA"/>
    <w:rsid w:val="002910D9"/>
    <w:rsid w:val="0029315F"/>
    <w:rsid w:val="002946A5"/>
    <w:rsid w:val="002959BE"/>
    <w:rsid w:val="00295C4F"/>
    <w:rsid w:val="00297E74"/>
    <w:rsid w:val="002A242B"/>
    <w:rsid w:val="002B284D"/>
    <w:rsid w:val="002B2E8A"/>
    <w:rsid w:val="002B4458"/>
    <w:rsid w:val="002B46A3"/>
    <w:rsid w:val="002B51B5"/>
    <w:rsid w:val="002B7636"/>
    <w:rsid w:val="002B77B3"/>
    <w:rsid w:val="002C01F7"/>
    <w:rsid w:val="002C26CD"/>
    <w:rsid w:val="002C3385"/>
    <w:rsid w:val="002C6143"/>
    <w:rsid w:val="002C77C0"/>
    <w:rsid w:val="002D110F"/>
    <w:rsid w:val="002D6A66"/>
    <w:rsid w:val="002E1BB9"/>
    <w:rsid w:val="002E34E5"/>
    <w:rsid w:val="002E4FC0"/>
    <w:rsid w:val="002E6540"/>
    <w:rsid w:val="002F2037"/>
    <w:rsid w:val="002F2BEB"/>
    <w:rsid w:val="002F3799"/>
    <w:rsid w:val="002F6FCD"/>
    <w:rsid w:val="002F7DCA"/>
    <w:rsid w:val="003037FD"/>
    <w:rsid w:val="00303F18"/>
    <w:rsid w:val="00304942"/>
    <w:rsid w:val="00305F0B"/>
    <w:rsid w:val="003071F6"/>
    <w:rsid w:val="0030762D"/>
    <w:rsid w:val="00310348"/>
    <w:rsid w:val="00310B25"/>
    <w:rsid w:val="00312B28"/>
    <w:rsid w:val="0031490A"/>
    <w:rsid w:val="00316107"/>
    <w:rsid w:val="0032203D"/>
    <w:rsid w:val="00322846"/>
    <w:rsid w:val="00326C1B"/>
    <w:rsid w:val="00326C56"/>
    <w:rsid w:val="00326E6D"/>
    <w:rsid w:val="00330560"/>
    <w:rsid w:val="00334868"/>
    <w:rsid w:val="00334E69"/>
    <w:rsid w:val="00335058"/>
    <w:rsid w:val="003361BE"/>
    <w:rsid w:val="00340916"/>
    <w:rsid w:val="00340BFF"/>
    <w:rsid w:val="0034254A"/>
    <w:rsid w:val="00344D98"/>
    <w:rsid w:val="00354E04"/>
    <w:rsid w:val="0035785B"/>
    <w:rsid w:val="00364247"/>
    <w:rsid w:val="00364D27"/>
    <w:rsid w:val="00366C4B"/>
    <w:rsid w:val="00366F01"/>
    <w:rsid w:val="0037226D"/>
    <w:rsid w:val="00372C97"/>
    <w:rsid w:val="003746EB"/>
    <w:rsid w:val="00376CF0"/>
    <w:rsid w:val="00376DC3"/>
    <w:rsid w:val="003773AA"/>
    <w:rsid w:val="003815DC"/>
    <w:rsid w:val="00381A75"/>
    <w:rsid w:val="00383256"/>
    <w:rsid w:val="003833AC"/>
    <w:rsid w:val="003848F2"/>
    <w:rsid w:val="003873EF"/>
    <w:rsid w:val="0038767E"/>
    <w:rsid w:val="00387E05"/>
    <w:rsid w:val="003930BE"/>
    <w:rsid w:val="003A018D"/>
    <w:rsid w:val="003A03DC"/>
    <w:rsid w:val="003A0485"/>
    <w:rsid w:val="003A27DC"/>
    <w:rsid w:val="003A408F"/>
    <w:rsid w:val="003A417E"/>
    <w:rsid w:val="003A4E5A"/>
    <w:rsid w:val="003A61C9"/>
    <w:rsid w:val="003A6B05"/>
    <w:rsid w:val="003B5CA9"/>
    <w:rsid w:val="003B5EE2"/>
    <w:rsid w:val="003B6043"/>
    <w:rsid w:val="003B6FC0"/>
    <w:rsid w:val="003B7BBF"/>
    <w:rsid w:val="003C058B"/>
    <w:rsid w:val="003C08DA"/>
    <w:rsid w:val="003C177E"/>
    <w:rsid w:val="003C1C2E"/>
    <w:rsid w:val="003C48E5"/>
    <w:rsid w:val="003D02C6"/>
    <w:rsid w:val="003D10F9"/>
    <w:rsid w:val="003D142C"/>
    <w:rsid w:val="003D566A"/>
    <w:rsid w:val="003D5A25"/>
    <w:rsid w:val="003E0DA8"/>
    <w:rsid w:val="003E0EDA"/>
    <w:rsid w:val="003E0F66"/>
    <w:rsid w:val="003E138B"/>
    <w:rsid w:val="003E3662"/>
    <w:rsid w:val="003F2A90"/>
    <w:rsid w:val="003F4A69"/>
    <w:rsid w:val="003F540D"/>
    <w:rsid w:val="003F5B2C"/>
    <w:rsid w:val="003F60C2"/>
    <w:rsid w:val="0040206A"/>
    <w:rsid w:val="0040378D"/>
    <w:rsid w:val="004071C0"/>
    <w:rsid w:val="00407370"/>
    <w:rsid w:val="00410FE4"/>
    <w:rsid w:val="00413393"/>
    <w:rsid w:val="00414C8B"/>
    <w:rsid w:val="004157BA"/>
    <w:rsid w:val="004167AC"/>
    <w:rsid w:val="00421094"/>
    <w:rsid w:val="0042276C"/>
    <w:rsid w:val="0042340F"/>
    <w:rsid w:val="0042387D"/>
    <w:rsid w:val="00423A81"/>
    <w:rsid w:val="00424E8C"/>
    <w:rsid w:val="00427A9E"/>
    <w:rsid w:val="00430357"/>
    <w:rsid w:val="004320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179"/>
    <w:rsid w:val="00457C7A"/>
    <w:rsid w:val="004616A2"/>
    <w:rsid w:val="0046188D"/>
    <w:rsid w:val="00467788"/>
    <w:rsid w:val="00467A9C"/>
    <w:rsid w:val="00473AC7"/>
    <w:rsid w:val="00486A5B"/>
    <w:rsid w:val="00491042"/>
    <w:rsid w:val="00491858"/>
    <w:rsid w:val="004A02C9"/>
    <w:rsid w:val="004A1521"/>
    <w:rsid w:val="004A513B"/>
    <w:rsid w:val="004A6382"/>
    <w:rsid w:val="004A64DE"/>
    <w:rsid w:val="004B0017"/>
    <w:rsid w:val="004B487E"/>
    <w:rsid w:val="004B7EBA"/>
    <w:rsid w:val="004C0CEB"/>
    <w:rsid w:val="004C3EE0"/>
    <w:rsid w:val="004C4821"/>
    <w:rsid w:val="004C566B"/>
    <w:rsid w:val="004C637A"/>
    <w:rsid w:val="004D1921"/>
    <w:rsid w:val="004D416D"/>
    <w:rsid w:val="004D44F1"/>
    <w:rsid w:val="004D5A8B"/>
    <w:rsid w:val="004D7514"/>
    <w:rsid w:val="004E6B71"/>
    <w:rsid w:val="004F130A"/>
    <w:rsid w:val="004F1423"/>
    <w:rsid w:val="004F5BF0"/>
    <w:rsid w:val="004F7273"/>
    <w:rsid w:val="00502562"/>
    <w:rsid w:val="00503C8F"/>
    <w:rsid w:val="0050508A"/>
    <w:rsid w:val="0050724C"/>
    <w:rsid w:val="005130E1"/>
    <w:rsid w:val="0051590D"/>
    <w:rsid w:val="00516861"/>
    <w:rsid w:val="00521B4E"/>
    <w:rsid w:val="00522555"/>
    <w:rsid w:val="0052510E"/>
    <w:rsid w:val="005262F9"/>
    <w:rsid w:val="005263FE"/>
    <w:rsid w:val="00526770"/>
    <w:rsid w:val="00526F6C"/>
    <w:rsid w:val="00531C84"/>
    <w:rsid w:val="005324E7"/>
    <w:rsid w:val="00537540"/>
    <w:rsid w:val="00541E3E"/>
    <w:rsid w:val="00546308"/>
    <w:rsid w:val="0054757A"/>
    <w:rsid w:val="005511F5"/>
    <w:rsid w:val="00551328"/>
    <w:rsid w:val="0055760F"/>
    <w:rsid w:val="00557AE1"/>
    <w:rsid w:val="00560282"/>
    <w:rsid w:val="00561ABF"/>
    <w:rsid w:val="005624A4"/>
    <w:rsid w:val="005634D4"/>
    <w:rsid w:val="00563852"/>
    <w:rsid w:val="00563B60"/>
    <w:rsid w:val="00566B83"/>
    <w:rsid w:val="00570885"/>
    <w:rsid w:val="005752DF"/>
    <w:rsid w:val="005778EC"/>
    <w:rsid w:val="005810AA"/>
    <w:rsid w:val="005813AF"/>
    <w:rsid w:val="00581B45"/>
    <w:rsid w:val="00582B06"/>
    <w:rsid w:val="00584513"/>
    <w:rsid w:val="00587A45"/>
    <w:rsid w:val="00590864"/>
    <w:rsid w:val="00594BA0"/>
    <w:rsid w:val="005966BD"/>
    <w:rsid w:val="00596F94"/>
    <w:rsid w:val="00597B02"/>
    <w:rsid w:val="00597C66"/>
    <w:rsid w:val="00597CC7"/>
    <w:rsid w:val="005A0ABA"/>
    <w:rsid w:val="005A3502"/>
    <w:rsid w:val="005A4408"/>
    <w:rsid w:val="005A502F"/>
    <w:rsid w:val="005A6B74"/>
    <w:rsid w:val="005B4736"/>
    <w:rsid w:val="005B5A9D"/>
    <w:rsid w:val="005B64A4"/>
    <w:rsid w:val="005B6AEB"/>
    <w:rsid w:val="005B6E60"/>
    <w:rsid w:val="005B7488"/>
    <w:rsid w:val="005C053B"/>
    <w:rsid w:val="005C781E"/>
    <w:rsid w:val="005D2B3B"/>
    <w:rsid w:val="005D4C87"/>
    <w:rsid w:val="005D5636"/>
    <w:rsid w:val="005D5A05"/>
    <w:rsid w:val="005D6B0E"/>
    <w:rsid w:val="005E342C"/>
    <w:rsid w:val="005E3494"/>
    <w:rsid w:val="005E571D"/>
    <w:rsid w:val="005E71F1"/>
    <w:rsid w:val="005F260A"/>
    <w:rsid w:val="005F2DDE"/>
    <w:rsid w:val="005F2E9A"/>
    <w:rsid w:val="005F6DAB"/>
    <w:rsid w:val="006047CA"/>
    <w:rsid w:val="00604C43"/>
    <w:rsid w:val="00606D35"/>
    <w:rsid w:val="00606D40"/>
    <w:rsid w:val="00607DF3"/>
    <w:rsid w:val="00610909"/>
    <w:rsid w:val="00611EE1"/>
    <w:rsid w:val="00613F3E"/>
    <w:rsid w:val="00615B68"/>
    <w:rsid w:val="00616001"/>
    <w:rsid w:val="00617BFB"/>
    <w:rsid w:val="0062573C"/>
    <w:rsid w:val="00625BE9"/>
    <w:rsid w:val="00626888"/>
    <w:rsid w:val="006319C5"/>
    <w:rsid w:val="00636684"/>
    <w:rsid w:val="00641138"/>
    <w:rsid w:val="00647829"/>
    <w:rsid w:val="00652575"/>
    <w:rsid w:val="006531C3"/>
    <w:rsid w:val="00655647"/>
    <w:rsid w:val="00655D54"/>
    <w:rsid w:val="00661CB7"/>
    <w:rsid w:val="00662233"/>
    <w:rsid w:val="006636B0"/>
    <w:rsid w:val="0066412D"/>
    <w:rsid w:val="00670F9A"/>
    <w:rsid w:val="00673202"/>
    <w:rsid w:val="00677BCE"/>
    <w:rsid w:val="0068664D"/>
    <w:rsid w:val="0069052D"/>
    <w:rsid w:val="0069060F"/>
    <w:rsid w:val="006937F5"/>
    <w:rsid w:val="006946F2"/>
    <w:rsid w:val="00695E79"/>
    <w:rsid w:val="0069695D"/>
    <w:rsid w:val="006A069A"/>
    <w:rsid w:val="006A07FA"/>
    <w:rsid w:val="006A51EA"/>
    <w:rsid w:val="006A6FD0"/>
    <w:rsid w:val="006A790F"/>
    <w:rsid w:val="006B0859"/>
    <w:rsid w:val="006B1176"/>
    <w:rsid w:val="006B1CE6"/>
    <w:rsid w:val="006B4A05"/>
    <w:rsid w:val="006B6B5B"/>
    <w:rsid w:val="006C4B3B"/>
    <w:rsid w:val="006C66F3"/>
    <w:rsid w:val="006C774C"/>
    <w:rsid w:val="006D2CE1"/>
    <w:rsid w:val="006D664E"/>
    <w:rsid w:val="006D73E1"/>
    <w:rsid w:val="006E018B"/>
    <w:rsid w:val="006E1A25"/>
    <w:rsid w:val="006E1D19"/>
    <w:rsid w:val="006E27DC"/>
    <w:rsid w:val="006E2929"/>
    <w:rsid w:val="006E788B"/>
    <w:rsid w:val="006F1CCE"/>
    <w:rsid w:val="006F2F9B"/>
    <w:rsid w:val="006F3F89"/>
    <w:rsid w:val="006F3FE0"/>
    <w:rsid w:val="006F4C5F"/>
    <w:rsid w:val="007025F5"/>
    <w:rsid w:val="00702B11"/>
    <w:rsid w:val="007031B0"/>
    <w:rsid w:val="00704058"/>
    <w:rsid w:val="007074ED"/>
    <w:rsid w:val="00710486"/>
    <w:rsid w:val="00712DFD"/>
    <w:rsid w:val="0071487A"/>
    <w:rsid w:val="00715E16"/>
    <w:rsid w:val="007163C3"/>
    <w:rsid w:val="00720D67"/>
    <w:rsid w:val="00721EA2"/>
    <w:rsid w:val="0072257E"/>
    <w:rsid w:val="007227F0"/>
    <w:rsid w:val="00722CDC"/>
    <w:rsid w:val="00724605"/>
    <w:rsid w:val="0072636B"/>
    <w:rsid w:val="00727648"/>
    <w:rsid w:val="007333BE"/>
    <w:rsid w:val="00734E6A"/>
    <w:rsid w:val="00735008"/>
    <w:rsid w:val="0073563C"/>
    <w:rsid w:val="00735FBF"/>
    <w:rsid w:val="007401EB"/>
    <w:rsid w:val="007415FF"/>
    <w:rsid w:val="00742696"/>
    <w:rsid w:val="00742894"/>
    <w:rsid w:val="0074299A"/>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2926"/>
    <w:rsid w:val="007830A0"/>
    <w:rsid w:val="007842A8"/>
    <w:rsid w:val="00785A6B"/>
    <w:rsid w:val="00787991"/>
    <w:rsid w:val="00791CEA"/>
    <w:rsid w:val="0079317B"/>
    <w:rsid w:val="00793430"/>
    <w:rsid w:val="007935D7"/>
    <w:rsid w:val="007947A8"/>
    <w:rsid w:val="00796F57"/>
    <w:rsid w:val="00797057"/>
    <w:rsid w:val="007A1C59"/>
    <w:rsid w:val="007A344F"/>
    <w:rsid w:val="007A578C"/>
    <w:rsid w:val="007A63BB"/>
    <w:rsid w:val="007A6880"/>
    <w:rsid w:val="007B0619"/>
    <w:rsid w:val="007B0DE1"/>
    <w:rsid w:val="007B19DF"/>
    <w:rsid w:val="007B4CB6"/>
    <w:rsid w:val="007B7279"/>
    <w:rsid w:val="007B7ECA"/>
    <w:rsid w:val="007C0242"/>
    <w:rsid w:val="007C196F"/>
    <w:rsid w:val="007C1E05"/>
    <w:rsid w:val="007C2945"/>
    <w:rsid w:val="007C3EEE"/>
    <w:rsid w:val="007C5425"/>
    <w:rsid w:val="007C55AD"/>
    <w:rsid w:val="007C5765"/>
    <w:rsid w:val="007C663D"/>
    <w:rsid w:val="007C7285"/>
    <w:rsid w:val="007D1CB7"/>
    <w:rsid w:val="007D23CD"/>
    <w:rsid w:val="007E07B2"/>
    <w:rsid w:val="007E1240"/>
    <w:rsid w:val="007E6336"/>
    <w:rsid w:val="007F0BAC"/>
    <w:rsid w:val="007F1F4F"/>
    <w:rsid w:val="007F26E3"/>
    <w:rsid w:val="007F63C0"/>
    <w:rsid w:val="007F6960"/>
    <w:rsid w:val="007F6F0B"/>
    <w:rsid w:val="007F7075"/>
    <w:rsid w:val="007F7ECE"/>
    <w:rsid w:val="00807EDF"/>
    <w:rsid w:val="00811DB6"/>
    <w:rsid w:val="00812CB7"/>
    <w:rsid w:val="008136D0"/>
    <w:rsid w:val="0081677B"/>
    <w:rsid w:val="00817BCE"/>
    <w:rsid w:val="008200F5"/>
    <w:rsid w:val="00821F26"/>
    <w:rsid w:val="008229C7"/>
    <w:rsid w:val="008311EA"/>
    <w:rsid w:val="00833B1F"/>
    <w:rsid w:val="00833B40"/>
    <w:rsid w:val="00842C4C"/>
    <w:rsid w:val="00844F9D"/>
    <w:rsid w:val="00846743"/>
    <w:rsid w:val="0085175A"/>
    <w:rsid w:val="00853359"/>
    <w:rsid w:val="00853DD9"/>
    <w:rsid w:val="00855EB0"/>
    <w:rsid w:val="008646D5"/>
    <w:rsid w:val="00865097"/>
    <w:rsid w:val="00870E5C"/>
    <w:rsid w:val="00874EC9"/>
    <w:rsid w:val="00875CCD"/>
    <w:rsid w:val="0087718F"/>
    <w:rsid w:val="00882CBA"/>
    <w:rsid w:val="00884A5A"/>
    <w:rsid w:val="0088702D"/>
    <w:rsid w:val="00890F5F"/>
    <w:rsid w:val="0089306B"/>
    <w:rsid w:val="0089348E"/>
    <w:rsid w:val="0089350A"/>
    <w:rsid w:val="00894F7E"/>
    <w:rsid w:val="00897B0B"/>
    <w:rsid w:val="00897C66"/>
    <w:rsid w:val="008A0FD0"/>
    <w:rsid w:val="008A2B59"/>
    <w:rsid w:val="008A2D0E"/>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1096"/>
    <w:rsid w:val="008D393A"/>
    <w:rsid w:val="008D540D"/>
    <w:rsid w:val="008D5E5F"/>
    <w:rsid w:val="008D6498"/>
    <w:rsid w:val="008E1276"/>
    <w:rsid w:val="008E3799"/>
    <w:rsid w:val="008E5A12"/>
    <w:rsid w:val="008E70DE"/>
    <w:rsid w:val="008E7C6D"/>
    <w:rsid w:val="008F0C11"/>
    <w:rsid w:val="008F1BC0"/>
    <w:rsid w:val="008F2F0B"/>
    <w:rsid w:val="008F4278"/>
    <w:rsid w:val="008F4619"/>
    <w:rsid w:val="008F4C8A"/>
    <w:rsid w:val="008F7967"/>
    <w:rsid w:val="0091031E"/>
    <w:rsid w:val="00913D39"/>
    <w:rsid w:val="00921953"/>
    <w:rsid w:val="00922C6B"/>
    <w:rsid w:val="00926D56"/>
    <w:rsid w:val="009338D0"/>
    <w:rsid w:val="009350DA"/>
    <w:rsid w:val="00935696"/>
    <w:rsid w:val="00936D3A"/>
    <w:rsid w:val="009418A1"/>
    <w:rsid w:val="00947D44"/>
    <w:rsid w:val="00947F81"/>
    <w:rsid w:val="00960690"/>
    <w:rsid w:val="00963B3F"/>
    <w:rsid w:val="00964142"/>
    <w:rsid w:val="009644B0"/>
    <w:rsid w:val="009644E9"/>
    <w:rsid w:val="00970CA0"/>
    <w:rsid w:val="0097136A"/>
    <w:rsid w:val="00971AE7"/>
    <w:rsid w:val="009739BC"/>
    <w:rsid w:val="0097548C"/>
    <w:rsid w:val="00975771"/>
    <w:rsid w:val="00975A13"/>
    <w:rsid w:val="00980CF1"/>
    <w:rsid w:val="00981A9A"/>
    <w:rsid w:val="00982FDF"/>
    <w:rsid w:val="009858DF"/>
    <w:rsid w:val="00985BC4"/>
    <w:rsid w:val="00993416"/>
    <w:rsid w:val="009978D9"/>
    <w:rsid w:val="009B397C"/>
    <w:rsid w:val="009B4A03"/>
    <w:rsid w:val="009B4B7F"/>
    <w:rsid w:val="009B4F81"/>
    <w:rsid w:val="009B60A3"/>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D60"/>
    <w:rsid w:val="009E0F5E"/>
    <w:rsid w:val="009E3C4E"/>
    <w:rsid w:val="009E7205"/>
    <w:rsid w:val="009E7B52"/>
    <w:rsid w:val="009E7D96"/>
    <w:rsid w:val="009F0093"/>
    <w:rsid w:val="009F03B5"/>
    <w:rsid w:val="009F2C45"/>
    <w:rsid w:val="00A010C1"/>
    <w:rsid w:val="00A021DE"/>
    <w:rsid w:val="00A115AE"/>
    <w:rsid w:val="00A12264"/>
    <w:rsid w:val="00A15C16"/>
    <w:rsid w:val="00A17CC6"/>
    <w:rsid w:val="00A21ABC"/>
    <w:rsid w:val="00A30C79"/>
    <w:rsid w:val="00A30E86"/>
    <w:rsid w:val="00A33D3E"/>
    <w:rsid w:val="00A34166"/>
    <w:rsid w:val="00A34B5E"/>
    <w:rsid w:val="00A359A7"/>
    <w:rsid w:val="00A37F8C"/>
    <w:rsid w:val="00A42D35"/>
    <w:rsid w:val="00A450FE"/>
    <w:rsid w:val="00A46933"/>
    <w:rsid w:val="00A4709C"/>
    <w:rsid w:val="00A60782"/>
    <w:rsid w:val="00A60F84"/>
    <w:rsid w:val="00A612B2"/>
    <w:rsid w:val="00A61BEE"/>
    <w:rsid w:val="00A7413F"/>
    <w:rsid w:val="00A8246F"/>
    <w:rsid w:val="00A84F4D"/>
    <w:rsid w:val="00A86E64"/>
    <w:rsid w:val="00A879F9"/>
    <w:rsid w:val="00A9205B"/>
    <w:rsid w:val="00A943B7"/>
    <w:rsid w:val="00A966BE"/>
    <w:rsid w:val="00A97E4A"/>
    <w:rsid w:val="00AA0B7A"/>
    <w:rsid w:val="00AA103B"/>
    <w:rsid w:val="00AA2FB6"/>
    <w:rsid w:val="00AA375F"/>
    <w:rsid w:val="00AA4B60"/>
    <w:rsid w:val="00AA616A"/>
    <w:rsid w:val="00AA658A"/>
    <w:rsid w:val="00AA65A9"/>
    <w:rsid w:val="00AA739C"/>
    <w:rsid w:val="00AB458D"/>
    <w:rsid w:val="00AB5425"/>
    <w:rsid w:val="00AB6694"/>
    <w:rsid w:val="00AC2D71"/>
    <w:rsid w:val="00AC3B19"/>
    <w:rsid w:val="00AC6828"/>
    <w:rsid w:val="00AD0CE5"/>
    <w:rsid w:val="00AD2521"/>
    <w:rsid w:val="00AD2A86"/>
    <w:rsid w:val="00AD58ED"/>
    <w:rsid w:val="00AD5E0F"/>
    <w:rsid w:val="00AE0134"/>
    <w:rsid w:val="00AE1303"/>
    <w:rsid w:val="00AE23D6"/>
    <w:rsid w:val="00AE5C25"/>
    <w:rsid w:val="00AE6433"/>
    <w:rsid w:val="00AF1A66"/>
    <w:rsid w:val="00AF2E79"/>
    <w:rsid w:val="00AF34C2"/>
    <w:rsid w:val="00AF3FEF"/>
    <w:rsid w:val="00AF4C9D"/>
    <w:rsid w:val="00B00DE7"/>
    <w:rsid w:val="00B0139B"/>
    <w:rsid w:val="00B06C7E"/>
    <w:rsid w:val="00B06F9D"/>
    <w:rsid w:val="00B14C37"/>
    <w:rsid w:val="00B14E8C"/>
    <w:rsid w:val="00B15987"/>
    <w:rsid w:val="00B169D8"/>
    <w:rsid w:val="00B27DC1"/>
    <w:rsid w:val="00B31FE4"/>
    <w:rsid w:val="00B3220B"/>
    <w:rsid w:val="00B33AEB"/>
    <w:rsid w:val="00B3452C"/>
    <w:rsid w:val="00B3485B"/>
    <w:rsid w:val="00B35F1C"/>
    <w:rsid w:val="00B40C60"/>
    <w:rsid w:val="00B41807"/>
    <w:rsid w:val="00B4790C"/>
    <w:rsid w:val="00B5060A"/>
    <w:rsid w:val="00B50DB0"/>
    <w:rsid w:val="00B5208F"/>
    <w:rsid w:val="00B53462"/>
    <w:rsid w:val="00B61DEE"/>
    <w:rsid w:val="00B646F2"/>
    <w:rsid w:val="00B65173"/>
    <w:rsid w:val="00B7072A"/>
    <w:rsid w:val="00B70AAC"/>
    <w:rsid w:val="00B76534"/>
    <w:rsid w:val="00B81E1A"/>
    <w:rsid w:val="00B826CF"/>
    <w:rsid w:val="00B83ABA"/>
    <w:rsid w:val="00B83EA3"/>
    <w:rsid w:val="00B84025"/>
    <w:rsid w:val="00B87493"/>
    <w:rsid w:val="00B87FFD"/>
    <w:rsid w:val="00B9203B"/>
    <w:rsid w:val="00B93C69"/>
    <w:rsid w:val="00B9510A"/>
    <w:rsid w:val="00B97B61"/>
    <w:rsid w:val="00BA19C3"/>
    <w:rsid w:val="00BA3039"/>
    <w:rsid w:val="00BA3532"/>
    <w:rsid w:val="00BA3F60"/>
    <w:rsid w:val="00BA4F89"/>
    <w:rsid w:val="00BA57ED"/>
    <w:rsid w:val="00BA61C1"/>
    <w:rsid w:val="00BB2BB8"/>
    <w:rsid w:val="00BB5E2D"/>
    <w:rsid w:val="00BB794B"/>
    <w:rsid w:val="00BC11FE"/>
    <w:rsid w:val="00BC4657"/>
    <w:rsid w:val="00BC6452"/>
    <w:rsid w:val="00BD14D9"/>
    <w:rsid w:val="00BD288D"/>
    <w:rsid w:val="00BD3896"/>
    <w:rsid w:val="00BD43DA"/>
    <w:rsid w:val="00BE0291"/>
    <w:rsid w:val="00BE5DBE"/>
    <w:rsid w:val="00BE7523"/>
    <w:rsid w:val="00BF0ACB"/>
    <w:rsid w:val="00BF2E01"/>
    <w:rsid w:val="00BF5535"/>
    <w:rsid w:val="00BF6972"/>
    <w:rsid w:val="00BF6B0B"/>
    <w:rsid w:val="00BF7B58"/>
    <w:rsid w:val="00BF7FE5"/>
    <w:rsid w:val="00C03DC0"/>
    <w:rsid w:val="00C043F4"/>
    <w:rsid w:val="00C05F33"/>
    <w:rsid w:val="00C07D19"/>
    <w:rsid w:val="00C11EA7"/>
    <w:rsid w:val="00C13B51"/>
    <w:rsid w:val="00C17363"/>
    <w:rsid w:val="00C20269"/>
    <w:rsid w:val="00C24898"/>
    <w:rsid w:val="00C30F5C"/>
    <w:rsid w:val="00C317DC"/>
    <w:rsid w:val="00C36D2B"/>
    <w:rsid w:val="00C37E5B"/>
    <w:rsid w:val="00C4084A"/>
    <w:rsid w:val="00C41D90"/>
    <w:rsid w:val="00C42C90"/>
    <w:rsid w:val="00C43780"/>
    <w:rsid w:val="00C45E50"/>
    <w:rsid w:val="00C46082"/>
    <w:rsid w:val="00C47FE9"/>
    <w:rsid w:val="00C519A7"/>
    <w:rsid w:val="00C5770B"/>
    <w:rsid w:val="00C61138"/>
    <w:rsid w:val="00C61BD2"/>
    <w:rsid w:val="00C72878"/>
    <w:rsid w:val="00C73BC5"/>
    <w:rsid w:val="00C743ED"/>
    <w:rsid w:val="00C77232"/>
    <w:rsid w:val="00C818B0"/>
    <w:rsid w:val="00C83D03"/>
    <w:rsid w:val="00C84D11"/>
    <w:rsid w:val="00C850AF"/>
    <w:rsid w:val="00C85C85"/>
    <w:rsid w:val="00C871D6"/>
    <w:rsid w:val="00C911F8"/>
    <w:rsid w:val="00C93555"/>
    <w:rsid w:val="00C954EC"/>
    <w:rsid w:val="00CA165D"/>
    <w:rsid w:val="00CA3FD5"/>
    <w:rsid w:val="00CB0EED"/>
    <w:rsid w:val="00CB2B26"/>
    <w:rsid w:val="00CB3401"/>
    <w:rsid w:val="00CB4A50"/>
    <w:rsid w:val="00CB602E"/>
    <w:rsid w:val="00CB7160"/>
    <w:rsid w:val="00CC0A39"/>
    <w:rsid w:val="00CC0CF9"/>
    <w:rsid w:val="00CC203E"/>
    <w:rsid w:val="00CC35C7"/>
    <w:rsid w:val="00CC4466"/>
    <w:rsid w:val="00CD129C"/>
    <w:rsid w:val="00CD43C6"/>
    <w:rsid w:val="00CD4D38"/>
    <w:rsid w:val="00CD7731"/>
    <w:rsid w:val="00CE4D32"/>
    <w:rsid w:val="00CE4D9C"/>
    <w:rsid w:val="00CE4E14"/>
    <w:rsid w:val="00CE4FAB"/>
    <w:rsid w:val="00CE5BE6"/>
    <w:rsid w:val="00CE5D0E"/>
    <w:rsid w:val="00CE64DE"/>
    <w:rsid w:val="00CE64F6"/>
    <w:rsid w:val="00CF6E83"/>
    <w:rsid w:val="00CF6F66"/>
    <w:rsid w:val="00CF7E75"/>
    <w:rsid w:val="00D03BAD"/>
    <w:rsid w:val="00D04AB0"/>
    <w:rsid w:val="00D053A8"/>
    <w:rsid w:val="00D06810"/>
    <w:rsid w:val="00D104CF"/>
    <w:rsid w:val="00D15221"/>
    <w:rsid w:val="00D20FD7"/>
    <w:rsid w:val="00D24070"/>
    <w:rsid w:val="00D24125"/>
    <w:rsid w:val="00D245A2"/>
    <w:rsid w:val="00D24DDB"/>
    <w:rsid w:val="00D303B7"/>
    <w:rsid w:val="00D32126"/>
    <w:rsid w:val="00D33710"/>
    <w:rsid w:val="00D34ECD"/>
    <w:rsid w:val="00D43BC2"/>
    <w:rsid w:val="00D45695"/>
    <w:rsid w:val="00D50C20"/>
    <w:rsid w:val="00D52F03"/>
    <w:rsid w:val="00D5451A"/>
    <w:rsid w:val="00D5555E"/>
    <w:rsid w:val="00D558EC"/>
    <w:rsid w:val="00D568D7"/>
    <w:rsid w:val="00D57A69"/>
    <w:rsid w:val="00D60515"/>
    <w:rsid w:val="00D619CB"/>
    <w:rsid w:val="00D62181"/>
    <w:rsid w:val="00D65AC1"/>
    <w:rsid w:val="00D67558"/>
    <w:rsid w:val="00D72C78"/>
    <w:rsid w:val="00D82482"/>
    <w:rsid w:val="00D82C69"/>
    <w:rsid w:val="00D83F0D"/>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D4DD2"/>
    <w:rsid w:val="00DE0D11"/>
    <w:rsid w:val="00DE3952"/>
    <w:rsid w:val="00DE429A"/>
    <w:rsid w:val="00DE4C0D"/>
    <w:rsid w:val="00DE688F"/>
    <w:rsid w:val="00DE6BFC"/>
    <w:rsid w:val="00DE7BD9"/>
    <w:rsid w:val="00DF00FC"/>
    <w:rsid w:val="00DF3345"/>
    <w:rsid w:val="00E019D0"/>
    <w:rsid w:val="00E02504"/>
    <w:rsid w:val="00E04314"/>
    <w:rsid w:val="00E06CB4"/>
    <w:rsid w:val="00E0775A"/>
    <w:rsid w:val="00E10318"/>
    <w:rsid w:val="00E11199"/>
    <w:rsid w:val="00E138E8"/>
    <w:rsid w:val="00E23BDE"/>
    <w:rsid w:val="00E23C07"/>
    <w:rsid w:val="00E25D5B"/>
    <w:rsid w:val="00E305EE"/>
    <w:rsid w:val="00E334B5"/>
    <w:rsid w:val="00E4381B"/>
    <w:rsid w:val="00E43E13"/>
    <w:rsid w:val="00E44A2F"/>
    <w:rsid w:val="00E469BE"/>
    <w:rsid w:val="00E47025"/>
    <w:rsid w:val="00E56867"/>
    <w:rsid w:val="00E66FBA"/>
    <w:rsid w:val="00E67545"/>
    <w:rsid w:val="00E73E7B"/>
    <w:rsid w:val="00E75A72"/>
    <w:rsid w:val="00E83BDC"/>
    <w:rsid w:val="00E84708"/>
    <w:rsid w:val="00E9196F"/>
    <w:rsid w:val="00E92DE0"/>
    <w:rsid w:val="00EA174E"/>
    <w:rsid w:val="00EA378C"/>
    <w:rsid w:val="00EA58B6"/>
    <w:rsid w:val="00EB44A1"/>
    <w:rsid w:val="00EC18AC"/>
    <w:rsid w:val="00EC2C3C"/>
    <w:rsid w:val="00EC3110"/>
    <w:rsid w:val="00EC4B4D"/>
    <w:rsid w:val="00EC6F61"/>
    <w:rsid w:val="00EC76D1"/>
    <w:rsid w:val="00EC7FE9"/>
    <w:rsid w:val="00ED2EEB"/>
    <w:rsid w:val="00ED3F69"/>
    <w:rsid w:val="00EE0AA1"/>
    <w:rsid w:val="00EE2AEA"/>
    <w:rsid w:val="00EE3A34"/>
    <w:rsid w:val="00EE6B30"/>
    <w:rsid w:val="00EE7271"/>
    <w:rsid w:val="00EF074D"/>
    <w:rsid w:val="00EF082C"/>
    <w:rsid w:val="00EF1A82"/>
    <w:rsid w:val="00EF4A6D"/>
    <w:rsid w:val="00EF6BAD"/>
    <w:rsid w:val="00F03057"/>
    <w:rsid w:val="00F04888"/>
    <w:rsid w:val="00F05E46"/>
    <w:rsid w:val="00F1096A"/>
    <w:rsid w:val="00F11985"/>
    <w:rsid w:val="00F13EAF"/>
    <w:rsid w:val="00F14F48"/>
    <w:rsid w:val="00F1557A"/>
    <w:rsid w:val="00F15849"/>
    <w:rsid w:val="00F164E6"/>
    <w:rsid w:val="00F23D25"/>
    <w:rsid w:val="00F25329"/>
    <w:rsid w:val="00F2580D"/>
    <w:rsid w:val="00F25A95"/>
    <w:rsid w:val="00F26BC9"/>
    <w:rsid w:val="00F3296A"/>
    <w:rsid w:val="00F335B1"/>
    <w:rsid w:val="00F358E8"/>
    <w:rsid w:val="00F400CC"/>
    <w:rsid w:val="00F4034F"/>
    <w:rsid w:val="00F45553"/>
    <w:rsid w:val="00F46ECF"/>
    <w:rsid w:val="00F51043"/>
    <w:rsid w:val="00F52319"/>
    <w:rsid w:val="00F558AF"/>
    <w:rsid w:val="00F57494"/>
    <w:rsid w:val="00F61781"/>
    <w:rsid w:val="00F65A5D"/>
    <w:rsid w:val="00F67222"/>
    <w:rsid w:val="00F7031C"/>
    <w:rsid w:val="00F72D85"/>
    <w:rsid w:val="00F75BF2"/>
    <w:rsid w:val="00F75C08"/>
    <w:rsid w:val="00F75DA4"/>
    <w:rsid w:val="00F77610"/>
    <w:rsid w:val="00F80004"/>
    <w:rsid w:val="00F80724"/>
    <w:rsid w:val="00F839ED"/>
    <w:rsid w:val="00F85984"/>
    <w:rsid w:val="00F86450"/>
    <w:rsid w:val="00F87DA3"/>
    <w:rsid w:val="00F95AF1"/>
    <w:rsid w:val="00FA0B4A"/>
    <w:rsid w:val="00FA10D6"/>
    <w:rsid w:val="00FA1A53"/>
    <w:rsid w:val="00FA25DB"/>
    <w:rsid w:val="00FA5700"/>
    <w:rsid w:val="00FB35AF"/>
    <w:rsid w:val="00FB5651"/>
    <w:rsid w:val="00FB6395"/>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016"/>
    <w:rsid w:val="00FF518B"/>
    <w:rsid w:val="00FF574D"/>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header" Target="header3.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hyperlink" Target="mailto:khoirilwafi123@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5B6196E0-FB97-4F2D-891A-B13D3DED1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56</TotalTime>
  <Pages>1</Pages>
  <Words>19929</Words>
  <Characters>113598</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25</cp:revision>
  <dcterms:created xsi:type="dcterms:W3CDTF">2023-04-04T20:37:00Z</dcterms:created>
  <dcterms:modified xsi:type="dcterms:W3CDTF">2023-07-2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